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846048379"/>
        <w:docPartObj>
          <w:docPartGallery w:val="Cover Pages"/>
          <w:docPartUnique/>
        </w:docPartObj>
      </w:sdtPr>
      <w:sdtContent>
        <w:p w14:paraId="2C526213" w14:textId="6E80A787" w:rsidR="00C06E63" w:rsidRPr="0008764F" w:rsidRDefault="00C06E63"/>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7209"/>
          </w:tblGrid>
          <w:tr w:rsidR="00C06E63" w:rsidRPr="0008764F" w14:paraId="2D71212D" w14:textId="77777777" w:rsidTr="00C06E63">
            <w:tc>
              <w:tcPr>
                <w:tcW w:w="7209" w:type="dxa"/>
              </w:tcPr>
              <w:p w14:paraId="5DB2BFB3" w14:textId="77777777" w:rsidR="00C06E63" w:rsidRPr="0008764F" w:rsidRDefault="00C06E63">
                <w:pPr>
                  <w:pStyle w:val="NoSpacing"/>
                  <w:spacing w:line="216" w:lineRule="auto"/>
                  <w:rPr>
                    <w:rFonts w:asciiTheme="majorHAnsi" w:eastAsiaTheme="majorEastAsia" w:hAnsiTheme="majorHAnsi" w:cstheme="majorBidi"/>
                    <w:spacing w:val="-10"/>
                    <w:kern w:val="28"/>
                    <w:sz w:val="56"/>
                    <w:szCs w:val="56"/>
                  </w:rPr>
                </w:pPr>
              </w:p>
            </w:tc>
          </w:tr>
          <w:tr w:rsidR="0008764F" w:rsidRPr="0008764F" w14:paraId="3FEDE152" w14:textId="77777777" w:rsidTr="00C06E63">
            <w:tc>
              <w:tcPr>
                <w:tcW w:w="7209" w:type="dxa"/>
              </w:tcPr>
              <w:sdt>
                <w:sdtPr>
                  <w:rPr>
                    <w:rFonts w:asciiTheme="majorHAnsi" w:eastAsiaTheme="majorEastAsia" w:hAnsiTheme="majorHAnsi" w:cstheme="majorBidi"/>
                    <w:spacing w:val="-10"/>
                    <w:kern w:val="28"/>
                    <w:sz w:val="56"/>
                    <w:szCs w:val="56"/>
                  </w:rPr>
                  <w:alias w:val="Title"/>
                  <w:id w:val="13406919"/>
                  <w:placeholder>
                    <w:docPart w:val="25CC0DA56D934A31BA8811135B2CCED6"/>
                  </w:placeholder>
                  <w:dataBinding w:prefixMappings="xmlns:ns0='http://schemas.openxmlformats.org/package/2006/metadata/core-properties' xmlns:ns1='http://purl.org/dc/elements/1.1/'" w:xpath="/ns0:coreProperties[1]/ns1:title[1]" w:storeItemID="{6C3C8BC8-F283-45AE-878A-BAB7291924A1}"/>
                  <w:text/>
                </w:sdtPr>
                <w:sdtContent>
                  <w:p w14:paraId="71ED8400" w14:textId="206ACF8A" w:rsidR="00C06E63" w:rsidRPr="0008764F" w:rsidRDefault="00C06E63">
                    <w:pPr>
                      <w:pStyle w:val="NoSpacing"/>
                      <w:spacing w:line="216" w:lineRule="auto"/>
                      <w:rPr>
                        <w:rFonts w:asciiTheme="majorHAnsi" w:eastAsiaTheme="majorEastAsia" w:hAnsiTheme="majorHAnsi" w:cstheme="majorBidi"/>
                        <w:sz w:val="88"/>
                        <w:szCs w:val="88"/>
                      </w:rPr>
                    </w:pPr>
                    <w:r w:rsidRPr="0008764F">
                      <w:rPr>
                        <w:rFonts w:asciiTheme="majorHAnsi" w:eastAsiaTheme="majorEastAsia" w:hAnsiTheme="majorHAnsi" w:cstheme="majorBidi"/>
                        <w:spacing w:val="-10"/>
                        <w:kern w:val="28"/>
                        <w:sz w:val="56"/>
                        <w:szCs w:val="56"/>
                      </w:rPr>
                      <w:t xml:space="preserve">Software </w:t>
                    </w:r>
                    <w:r w:rsidR="003240AC">
                      <w:rPr>
                        <w:rFonts w:asciiTheme="majorHAnsi" w:eastAsiaTheme="majorEastAsia" w:hAnsiTheme="majorHAnsi" w:cstheme="majorBidi"/>
                        <w:spacing w:val="-10"/>
                        <w:kern w:val="28"/>
                        <w:sz w:val="56"/>
                        <w:szCs w:val="56"/>
                      </w:rPr>
                      <w:t>Architecture Overview</w:t>
                    </w:r>
                  </w:p>
                </w:sdtContent>
              </w:sdt>
            </w:tc>
          </w:tr>
          <w:tr w:rsidR="0008764F" w:rsidRPr="0008764F" w14:paraId="3707CBA5" w14:textId="77777777" w:rsidTr="00C06E63">
            <w:trPr>
              <w:trHeight w:val="426"/>
            </w:trPr>
            <w:tc>
              <w:tcPr>
                <w:tcW w:w="7209" w:type="dxa"/>
                <w:tcBorders>
                  <w:left w:val="single" w:sz="12" w:space="0" w:color="000000"/>
                </w:tcBorders>
                <w:tcMar>
                  <w:top w:w="216" w:type="dxa"/>
                  <w:left w:w="115" w:type="dxa"/>
                  <w:bottom w:w="216" w:type="dxa"/>
                  <w:right w:w="115" w:type="dxa"/>
                </w:tcMar>
              </w:tcPr>
              <w:p w14:paraId="386C8A70" w14:textId="0369D603" w:rsidR="00C06E63" w:rsidRPr="0008764F" w:rsidRDefault="00C06E63">
                <w:pPr>
                  <w:pStyle w:val="NoSpacing"/>
                </w:pPr>
                <w:r w:rsidRPr="0008764F">
                  <w:t>Luke Foley</w:t>
                </w:r>
                <w:r w:rsidRPr="0008764F">
                  <w:br/>
                  <w:t>T00224345</w:t>
                </w:r>
              </w:p>
            </w:tc>
          </w:tr>
          <w:tr w:rsidR="00C06E63" w:rsidRPr="0008764F" w14:paraId="039E59C7" w14:textId="77777777" w:rsidTr="00C06E63">
            <w:trPr>
              <w:trHeight w:val="426"/>
            </w:trPr>
            <w:tc>
              <w:tcPr>
                <w:tcW w:w="7209" w:type="dxa"/>
                <w:tcMar>
                  <w:top w:w="216" w:type="dxa"/>
                  <w:left w:w="115" w:type="dxa"/>
                  <w:bottom w:w="216" w:type="dxa"/>
                  <w:right w:w="115" w:type="dxa"/>
                </w:tcMar>
              </w:tcPr>
              <w:p w14:paraId="2A7C74EC" w14:textId="77777777" w:rsidR="00C06E63" w:rsidRPr="0008764F" w:rsidRDefault="00C06E63">
                <w:pPr>
                  <w:pStyle w:val="NoSpacing"/>
                </w:pPr>
              </w:p>
            </w:tc>
          </w:tr>
        </w:tbl>
        <w:p w14:paraId="7F42C79E" w14:textId="360810FE" w:rsidR="00C06E63" w:rsidRPr="0008764F" w:rsidRDefault="00C06E63">
          <w:pPr>
            <w:rPr>
              <w:rFonts w:asciiTheme="majorHAnsi" w:eastAsiaTheme="majorEastAsia" w:hAnsiTheme="majorHAnsi" w:cstheme="majorBidi"/>
              <w:spacing w:val="-10"/>
              <w:kern w:val="28"/>
              <w:sz w:val="56"/>
              <w:szCs w:val="56"/>
            </w:rPr>
          </w:pPr>
          <w:r w:rsidRPr="0008764F">
            <w:br w:type="page"/>
          </w:r>
        </w:p>
      </w:sdtContent>
    </w:sdt>
    <w:sdt>
      <w:sdtPr>
        <w:rPr>
          <w:rFonts w:asciiTheme="minorHAnsi" w:eastAsiaTheme="minorHAnsi" w:hAnsiTheme="minorHAnsi" w:cstheme="minorBidi"/>
          <w:color w:val="auto"/>
          <w:kern w:val="2"/>
          <w:sz w:val="24"/>
          <w:szCs w:val="24"/>
          <w:lang w:val="en-IE"/>
          <w14:ligatures w14:val="standardContextual"/>
        </w:rPr>
        <w:id w:val="1980116520"/>
        <w:docPartObj>
          <w:docPartGallery w:val="Table of Contents"/>
          <w:docPartUnique/>
        </w:docPartObj>
      </w:sdtPr>
      <w:sdtEndPr>
        <w:rPr>
          <w:b/>
          <w:bCs/>
          <w:noProof/>
        </w:rPr>
      </w:sdtEndPr>
      <w:sdtContent>
        <w:p w14:paraId="1C7E7DF2" w14:textId="79EAFC25" w:rsidR="000444CD" w:rsidRPr="0008764F" w:rsidRDefault="000444CD" w:rsidP="003C5309">
          <w:pPr>
            <w:pStyle w:val="TOCHeading"/>
            <w:spacing w:line="360" w:lineRule="auto"/>
            <w:rPr>
              <w:color w:val="auto"/>
            </w:rPr>
          </w:pPr>
          <w:r w:rsidRPr="0008764F">
            <w:rPr>
              <w:color w:val="auto"/>
            </w:rPr>
            <w:t>Table of Contents</w:t>
          </w:r>
        </w:p>
        <w:p w14:paraId="5CFE418F" w14:textId="075277C4" w:rsidR="00E90C94" w:rsidRDefault="000444CD">
          <w:pPr>
            <w:pStyle w:val="TOC1"/>
            <w:tabs>
              <w:tab w:val="right" w:leader="dot" w:pos="9016"/>
            </w:tabs>
            <w:rPr>
              <w:rFonts w:eastAsiaTheme="minorEastAsia"/>
              <w:noProof/>
              <w:lang w:val="en-GB" w:eastAsia="en-GB"/>
            </w:rPr>
          </w:pPr>
          <w:r w:rsidRPr="0008764F">
            <w:fldChar w:fldCharType="begin"/>
          </w:r>
          <w:r w:rsidRPr="0008764F">
            <w:instrText xml:space="preserve"> TOC \o "1-3" \h \z \u </w:instrText>
          </w:r>
          <w:r w:rsidRPr="0008764F">
            <w:fldChar w:fldCharType="separate"/>
          </w:r>
          <w:hyperlink w:anchor="_Toc184026254" w:history="1">
            <w:r w:rsidR="00E90C94" w:rsidRPr="00B51B00">
              <w:rPr>
                <w:rStyle w:val="Hyperlink"/>
                <w:noProof/>
              </w:rPr>
              <w:t>Introduction</w:t>
            </w:r>
            <w:r w:rsidR="00E90C94">
              <w:rPr>
                <w:noProof/>
                <w:webHidden/>
              </w:rPr>
              <w:tab/>
            </w:r>
            <w:r w:rsidR="00E90C94">
              <w:rPr>
                <w:noProof/>
                <w:webHidden/>
              </w:rPr>
              <w:fldChar w:fldCharType="begin"/>
            </w:r>
            <w:r w:rsidR="00E90C94">
              <w:rPr>
                <w:noProof/>
                <w:webHidden/>
              </w:rPr>
              <w:instrText xml:space="preserve"> PAGEREF _Toc184026254 \h </w:instrText>
            </w:r>
            <w:r w:rsidR="00E90C94">
              <w:rPr>
                <w:noProof/>
                <w:webHidden/>
              </w:rPr>
            </w:r>
            <w:r w:rsidR="00E90C94">
              <w:rPr>
                <w:noProof/>
                <w:webHidden/>
              </w:rPr>
              <w:fldChar w:fldCharType="separate"/>
            </w:r>
            <w:r w:rsidR="00E90C94">
              <w:rPr>
                <w:noProof/>
                <w:webHidden/>
              </w:rPr>
              <w:t>2</w:t>
            </w:r>
            <w:r w:rsidR="00E90C94">
              <w:rPr>
                <w:noProof/>
                <w:webHidden/>
              </w:rPr>
              <w:fldChar w:fldCharType="end"/>
            </w:r>
          </w:hyperlink>
        </w:p>
        <w:p w14:paraId="2125EC95" w14:textId="0695EA5C" w:rsidR="00E90C94" w:rsidRDefault="00E90C94">
          <w:pPr>
            <w:pStyle w:val="TOC1"/>
            <w:tabs>
              <w:tab w:val="right" w:leader="dot" w:pos="9016"/>
            </w:tabs>
            <w:rPr>
              <w:rFonts w:eastAsiaTheme="minorEastAsia"/>
              <w:noProof/>
              <w:lang w:val="en-GB" w:eastAsia="en-GB"/>
            </w:rPr>
          </w:pPr>
          <w:hyperlink w:anchor="_Toc184026255" w:history="1">
            <w:r w:rsidRPr="00B51B00">
              <w:rPr>
                <w:rStyle w:val="Hyperlink"/>
                <w:noProof/>
              </w:rPr>
              <w:t>Existing System Overview</w:t>
            </w:r>
            <w:r>
              <w:rPr>
                <w:noProof/>
                <w:webHidden/>
              </w:rPr>
              <w:tab/>
            </w:r>
            <w:r>
              <w:rPr>
                <w:noProof/>
                <w:webHidden/>
              </w:rPr>
              <w:fldChar w:fldCharType="begin"/>
            </w:r>
            <w:r>
              <w:rPr>
                <w:noProof/>
                <w:webHidden/>
              </w:rPr>
              <w:instrText xml:space="preserve"> PAGEREF _Toc184026255 \h </w:instrText>
            </w:r>
            <w:r>
              <w:rPr>
                <w:noProof/>
                <w:webHidden/>
              </w:rPr>
            </w:r>
            <w:r>
              <w:rPr>
                <w:noProof/>
                <w:webHidden/>
              </w:rPr>
              <w:fldChar w:fldCharType="separate"/>
            </w:r>
            <w:r>
              <w:rPr>
                <w:noProof/>
                <w:webHidden/>
              </w:rPr>
              <w:t>3</w:t>
            </w:r>
            <w:r>
              <w:rPr>
                <w:noProof/>
                <w:webHidden/>
              </w:rPr>
              <w:fldChar w:fldCharType="end"/>
            </w:r>
          </w:hyperlink>
        </w:p>
        <w:p w14:paraId="46F1DD9B" w14:textId="76D0A623" w:rsidR="00E90C94" w:rsidRDefault="00E90C94">
          <w:pPr>
            <w:pStyle w:val="TOC2"/>
            <w:tabs>
              <w:tab w:val="right" w:leader="dot" w:pos="9016"/>
            </w:tabs>
            <w:rPr>
              <w:rFonts w:eastAsiaTheme="minorEastAsia"/>
              <w:noProof/>
              <w:lang w:val="en-GB" w:eastAsia="en-GB"/>
            </w:rPr>
          </w:pPr>
          <w:hyperlink w:anchor="_Toc184026256" w:history="1">
            <w:r w:rsidRPr="00B51B00">
              <w:rPr>
                <w:rStyle w:val="Hyperlink"/>
                <w:noProof/>
              </w:rPr>
              <w:t>Main problems</w:t>
            </w:r>
            <w:r>
              <w:rPr>
                <w:noProof/>
                <w:webHidden/>
              </w:rPr>
              <w:tab/>
            </w:r>
            <w:r>
              <w:rPr>
                <w:noProof/>
                <w:webHidden/>
              </w:rPr>
              <w:fldChar w:fldCharType="begin"/>
            </w:r>
            <w:r>
              <w:rPr>
                <w:noProof/>
                <w:webHidden/>
              </w:rPr>
              <w:instrText xml:space="preserve"> PAGEREF _Toc184026256 \h </w:instrText>
            </w:r>
            <w:r>
              <w:rPr>
                <w:noProof/>
                <w:webHidden/>
              </w:rPr>
            </w:r>
            <w:r>
              <w:rPr>
                <w:noProof/>
                <w:webHidden/>
              </w:rPr>
              <w:fldChar w:fldCharType="separate"/>
            </w:r>
            <w:r>
              <w:rPr>
                <w:noProof/>
                <w:webHidden/>
              </w:rPr>
              <w:t>4</w:t>
            </w:r>
            <w:r>
              <w:rPr>
                <w:noProof/>
                <w:webHidden/>
              </w:rPr>
              <w:fldChar w:fldCharType="end"/>
            </w:r>
          </w:hyperlink>
        </w:p>
        <w:p w14:paraId="47CF561B" w14:textId="5D9A2E8F" w:rsidR="00E90C94" w:rsidRDefault="00E90C94">
          <w:pPr>
            <w:pStyle w:val="TOC1"/>
            <w:tabs>
              <w:tab w:val="right" w:leader="dot" w:pos="9016"/>
            </w:tabs>
            <w:rPr>
              <w:rFonts w:eastAsiaTheme="minorEastAsia"/>
              <w:noProof/>
              <w:lang w:val="en-GB" w:eastAsia="en-GB"/>
            </w:rPr>
          </w:pPr>
          <w:hyperlink w:anchor="_Toc184026257" w:history="1">
            <w:r w:rsidRPr="00B51B00">
              <w:rPr>
                <w:rStyle w:val="Hyperlink"/>
                <w:noProof/>
              </w:rPr>
              <w:t>Design and Architectural Pattern Exploration</w:t>
            </w:r>
            <w:r>
              <w:rPr>
                <w:noProof/>
                <w:webHidden/>
              </w:rPr>
              <w:tab/>
            </w:r>
            <w:r>
              <w:rPr>
                <w:noProof/>
                <w:webHidden/>
              </w:rPr>
              <w:fldChar w:fldCharType="begin"/>
            </w:r>
            <w:r>
              <w:rPr>
                <w:noProof/>
                <w:webHidden/>
              </w:rPr>
              <w:instrText xml:space="preserve"> PAGEREF _Toc184026257 \h </w:instrText>
            </w:r>
            <w:r>
              <w:rPr>
                <w:noProof/>
                <w:webHidden/>
              </w:rPr>
            </w:r>
            <w:r>
              <w:rPr>
                <w:noProof/>
                <w:webHidden/>
              </w:rPr>
              <w:fldChar w:fldCharType="separate"/>
            </w:r>
            <w:r>
              <w:rPr>
                <w:noProof/>
                <w:webHidden/>
              </w:rPr>
              <w:t>4</w:t>
            </w:r>
            <w:r>
              <w:rPr>
                <w:noProof/>
                <w:webHidden/>
              </w:rPr>
              <w:fldChar w:fldCharType="end"/>
            </w:r>
          </w:hyperlink>
        </w:p>
        <w:p w14:paraId="782718A1" w14:textId="76928504" w:rsidR="00E90C94" w:rsidRDefault="00E90C94">
          <w:pPr>
            <w:pStyle w:val="TOC2"/>
            <w:tabs>
              <w:tab w:val="right" w:leader="dot" w:pos="9016"/>
            </w:tabs>
            <w:rPr>
              <w:rFonts w:eastAsiaTheme="minorEastAsia"/>
              <w:noProof/>
              <w:lang w:val="en-GB" w:eastAsia="en-GB"/>
            </w:rPr>
          </w:pPr>
          <w:hyperlink w:anchor="_Toc184026258" w:history="1">
            <w:r w:rsidRPr="00B51B00">
              <w:rPr>
                <w:rStyle w:val="Hyperlink"/>
                <w:noProof/>
              </w:rPr>
              <w:t>Pros and Cons of Layered Architecture</w:t>
            </w:r>
            <w:r>
              <w:rPr>
                <w:noProof/>
                <w:webHidden/>
              </w:rPr>
              <w:tab/>
            </w:r>
            <w:r>
              <w:rPr>
                <w:noProof/>
                <w:webHidden/>
              </w:rPr>
              <w:fldChar w:fldCharType="begin"/>
            </w:r>
            <w:r>
              <w:rPr>
                <w:noProof/>
                <w:webHidden/>
              </w:rPr>
              <w:instrText xml:space="preserve"> PAGEREF _Toc184026258 \h </w:instrText>
            </w:r>
            <w:r>
              <w:rPr>
                <w:noProof/>
                <w:webHidden/>
              </w:rPr>
            </w:r>
            <w:r>
              <w:rPr>
                <w:noProof/>
                <w:webHidden/>
              </w:rPr>
              <w:fldChar w:fldCharType="separate"/>
            </w:r>
            <w:r>
              <w:rPr>
                <w:noProof/>
                <w:webHidden/>
              </w:rPr>
              <w:t>4</w:t>
            </w:r>
            <w:r>
              <w:rPr>
                <w:noProof/>
                <w:webHidden/>
              </w:rPr>
              <w:fldChar w:fldCharType="end"/>
            </w:r>
          </w:hyperlink>
        </w:p>
        <w:p w14:paraId="0EE8DBFE" w14:textId="17CCFA34" w:rsidR="00E90C94" w:rsidRDefault="00E90C94">
          <w:pPr>
            <w:pStyle w:val="TOC2"/>
            <w:tabs>
              <w:tab w:val="right" w:leader="dot" w:pos="9016"/>
            </w:tabs>
            <w:rPr>
              <w:rFonts w:eastAsiaTheme="minorEastAsia"/>
              <w:noProof/>
              <w:lang w:val="en-GB" w:eastAsia="en-GB"/>
            </w:rPr>
          </w:pPr>
          <w:hyperlink w:anchor="_Toc184026259" w:history="1">
            <w:r w:rsidRPr="00B51B00">
              <w:rPr>
                <w:rStyle w:val="Hyperlink"/>
                <w:noProof/>
              </w:rPr>
              <w:t>Pros and Cons of Builder Pattern</w:t>
            </w:r>
            <w:r>
              <w:rPr>
                <w:noProof/>
                <w:webHidden/>
              </w:rPr>
              <w:tab/>
            </w:r>
            <w:r>
              <w:rPr>
                <w:noProof/>
                <w:webHidden/>
              </w:rPr>
              <w:fldChar w:fldCharType="begin"/>
            </w:r>
            <w:r>
              <w:rPr>
                <w:noProof/>
                <w:webHidden/>
              </w:rPr>
              <w:instrText xml:space="preserve"> PAGEREF _Toc184026259 \h </w:instrText>
            </w:r>
            <w:r>
              <w:rPr>
                <w:noProof/>
                <w:webHidden/>
              </w:rPr>
            </w:r>
            <w:r>
              <w:rPr>
                <w:noProof/>
                <w:webHidden/>
              </w:rPr>
              <w:fldChar w:fldCharType="separate"/>
            </w:r>
            <w:r>
              <w:rPr>
                <w:noProof/>
                <w:webHidden/>
              </w:rPr>
              <w:t>6</w:t>
            </w:r>
            <w:r>
              <w:rPr>
                <w:noProof/>
                <w:webHidden/>
              </w:rPr>
              <w:fldChar w:fldCharType="end"/>
            </w:r>
          </w:hyperlink>
        </w:p>
        <w:p w14:paraId="164C4A5C" w14:textId="2DDDE76F" w:rsidR="00E90C94" w:rsidRDefault="00E90C94">
          <w:pPr>
            <w:pStyle w:val="TOC2"/>
            <w:tabs>
              <w:tab w:val="right" w:leader="dot" w:pos="9016"/>
            </w:tabs>
            <w:rPr>
              <w:rFonts w:eastAsiaTheme="minorEastAsia"/>
              <w:noProof/>
              <w:lang w:val="en-GB" w:eastAsia="en-GB"/>
            </w:rPr>
          </w:pPr>
          <w:hyperlink w:anchor="_Toc184026260" w:history="1">
            <w:r w:rsidRPr="00B51B00">
              <w:rPr>
                <w:rStyle w:val="Hyperlink"/>
                <w:noProof/>
              </w:rPr>
              <w:t>Pros and Cons of Strategy Pattern</w:t>
            </w:r>
            <w:r>
              <w:rPr>
                <w:noProof/>
                <w:webHidden/>
              </w:rPr>
              <w:tab/>
            </w:r>
            <w:r>
              <w:rPr>
                <w:noProof/>
                <w:webHidden/>
              </w:rPr>
              <w:fldChar w:fldCharType="begin"/>
            </w:r>
            <w:r>
              <w:rPr>
                <w:noProof/>
                <w:webHidden/>
              </w:rPr>
              <w:instrText xml:space="preserve"> PAGEREF _Toc184026260 \h </w:instrText>
            </w:r>
            <w:r>
              <w:rPr>
                <w:noProof/>
                <w:webHidden/>
              </w:rPr>
            </w:r>
            <w:r>
              <w:rPr>
                <w:noProof/>
                <w:webHidden/>
              </w:rPr>
              <w:fldChar w:fldCharType="separate"/>
            </w:r>
            <w:r>
              <w:rPr>
                <w:noProof/>
                <w:webHidden/>
              </w:rPr>
              <w:t>8</w:t>
            </w:r>
            <w:r>
              <w:rPr>
                <w:noProof/>
                <w:webHidden/>
              </w:rPr>
              <w:fldChar w:fldCharType="end"/>
            </w:r>
          </w:hyperlink>
        </w:p>
        <w:p w14:paraId="07CD6FE9" w14:textId="1156EF8A" w:rsidR="00E90C94" w:rsidRDefault="00E90C94">
          <w:pPr>
            <w:pStyle w:val="TOC2"/>
            <w:tabs>
              <w:tab w:val="right" w:leader="dot" w:pos="9016"/>
            </w:tabs>
            <w:rPr>
              <w:rFonts w:eastAsiaTheme="minorEastAsia"/>
              <w:noProof/>
              <w:lang w:val="en-GB" w:eastAsia="en-GB"/>
            </w:rPr>
          </w:pPr>
          <w:hyperlink w:anchor="_Toc184026261" w:history="1">
            <w:r w:rsidRPr="00B51B00">
              <w:rPr>
                <w:rStyle w:val="Hyperlink"/>
                <w:noProof/>
              </w:rPr>
              <w:t>Pros and Cons of Dependency Injection</w:t>
            </w:r>
            <w:r>
              <w:rPr>
                <w:noProof/>
                <w:webHidden/>
              </w:rPr>
              <w:tab/>
            </w:r>
            <w:r>
              <w:rPr>
                <w:noProof/>
                <w:webHidden/>
              </w:rPr>
              <w:fldChar w:fldCharType="begin"/>
            </w:r>
            <w:r>
              <w:rPr>
                <w:noProof/>
                <w:webHidden/>
              </w:rPr>
              <w:instrText xml:space="preserve"> PAGEREF _Toc184026261 \h </w:instrText>
            </w:r>
            <w:r>
              <w:rPr>
                <w:noProof/>
                <w:webHidden/>
              </w:rPr>
            </w:r>
            <w:r>
              <w:rPr>
                <w:noProof/>
                <w:webHidden/>
              </w:rPr>
              <w:fldChar w:fldCharType="separate"/>
            </w:r>
            <w:r>
              <w:rPr>
                <w:noProof/>
                <w:webHidden/>
              </w:rPr>
              <w:t>10</w:t>
            </w:r>
            <w:r>
              <w:rPr>
                <w:noProof/>
                <w:webHidden/>
              </w:rPr>
              <w:fldChar w:fldCharType="end"/>
            </w:r>
          </w:hyperlink>
        </w:p>
        <w:p w14:paraId="6F4AF1DE" w14:textId="3653E50F" w:rsidR="00E90C94" w:rsidRDefault="00E90C94">
          <w:pPr>
            <w:pStyle w:val="TOC2"/>
            <w:tabs>
              <w:tab w:val="right" w:leader="dot" w:pos="9016"/>
            </w:tabs>
            <w:rPr>
              <w:rFonts w:eastAsiaTheme="minorEastAsia"/>
              <w:noProof/>
              <w:lang w:val="en-GB" w:eastAsia="en-GB"/>
            </w:rPr>
          </w:pPr>
          <w:hyperlink w:anchor="_Toc184026262" w:history="1">
            <w:r w:rsidRPr="00B51B00">
              <w:rPr>
                <w:rStyle w:val="Hyperlink"/>
                <w:noProof/>
              </w:rPr>
              <w:t>Pros and Cons of Façade Pattern</w:t>
            </w:r>
            <w:r>
              <w:rPr>
                <w:noProof/>
                <w:webHidden/>
              </w:rPr>
              <w:tab/>
            </w:r>
            <w:r>
              <w:rPr>
                <w:noProof/>
                <w:webHidden/>
              </w:rPr>
              <w:fldChar w:fldCharType="begin"/>
            </w:r>
            <w:r>
              <w:rPr>
                <w:noProof/>
                <w:webHidden/>
              </w:rPr>
              <w:instrText xml:space="preserve"> PAGEREF _Toc184026262 \h </w:instrText>
            </w:r>
            <w:r>
              <w:rPr>
                <w:noProof/>
                <w:webHidden/>
              </w:rPr>
            </w:r>
            <w:r>
              <w:rPr>
                <w:noProof/>
                <w:webHidden/>
              </w:rPr>
              <w:fldChar w:fldCharType="separate"/>
            </w:r>
            <w:r>
              <w:rPr>
                <w:noProof/>
                <w:webHidden/>
              </w:rPr>
              <w:t>10</w:t>
            </w:r>
            <w:r>
              <w:rPr>
                <w:noProof/>
                <w:webHidden/>
              </w:rPr>
              <w:fldChar w:fldCharType="end"/>
            </w:r>
          </w:hyperlink>
        </w:p>
        <w:p w14:paraId="292DC2A4" w14:textId="254E2F39" w:rsidR="00E90C94" w:rsidRDefault="00E90C94">
          <w:pPr>
            <w:pStyle w:val="TOC1"/>
            <w:tabs>
              <w:tab w:val="right" w:leader="dot" w:pos="9016"/>
            </w:tabs>
            <w:rPr>
              <w:rFonts w:eastAsiaTheme="minorEastAsia"/>
              <w:noProof/>
              <w:lang w:val="en-GB" w:eastAsia="en-GB"/>
            </w:rPr>
          </w:pPr>
          <w:hyperlink w:anchor="_Toc184026263" w:history="1">
            <w:r w:rsidRPr="00B51B00">
              <w:rPr>
                <w:rStyle w:val="Hyperlink"/>
                <w:noProof/>
              </w:rPr>
              <w:t>System Refactoring</w:t>
            </w:r>
            <w:r>
              <w:rPr>
                <w:noProof/>
                <w:webHidden/>
              </w:rPr>
              <w:tab/>
            </w:r>
            <w:r>
              <w:rPr>
                <w:noProof/>
                <w:webHidden/>
              </w:rPr>
              <w:fldChar w:fldCharType="begin"/>
            </w:r>
            <w:r>
              <w:rPr>
                <w:noProof/>
                <w:webHidden/>
              </w:rPr>
              <w:instrText xml:space="preserve"> PAGEREF _Toc184026263 \h </w:instrText>
            </w:r>
            <w:r>
              <w:rPr>
                <w:noProof/>
                <w:webHidden/>
              </w:rPr>
            </w:r>
            <w:r>
              <w:rPr>
                <w:noProof/>
                <w:webHidden/>
              </w:rPr>
              <w:fldChar w:fldCharType="separate"/>
            </w:r>
            <w:r>
              <w:rPr>
                <w:noProof/>
                <w:webHidden/>
              </w:rPr>
              <w:t>10</w:t>
            </w:r>
            <w:r>
              <w:rPr>
                <w:noProof/>
                <w:webHidden/>
              </w:rPr>
              <w:fldChar w:fldCharType="end"/>
            </w:r>
          </w:hyperlink>
        </w:p>
        <w:p w14:paraId="5B90E41E" w14:textId="3FB8CDFE" w:rsidR="00E90C94" w:rsidRDefault="00E90C94">
          <w:pPr>
            <w:pStyle w:val="TOC2"/>
            <w:tabs>
              <w:tab w:val="right" w:leader="dot" w:pos="9016"/>
            </w:tabs>
            <w:rPr>
              <w:rFonts w:eastAsiaTheme="minorEastAsia"/>
              <w:noProof/>
              <w:lang w:val="en-GB" w:eastAsia="en-GB"/>
            </w:rPr>
          </w:pPr>
          <w:hyperlink w:anchor="_Toc184026264" w:history="1">
            <w:r w:rsidRPr="00B51B00">
              <w:rPr>
                <w:rStyle w:val="Hyperlink"/>
                <w:noProof/>
              </w:rPr>
              <w:t>Tools used</w:t>
            </w:r>
            <w:r>
              <w:rPr>
                <w:noProof/>
                <w:webHidden/>
              </w:rPr>
              <w:tab/>
            </w:r>
            <w:r>
              <w:rPr>
                <w:noProof/>
                <w:webHidden/>
              </w:rPr>
              <w:fldChar w:fldCharType="begin"/>
            </w:r>
            <w:r>
              <w:rPr>
                <w:noProof/>
                <w:webHidden/>
              </w:rPr>
              <w:instrText xml:space="preserve"> PAGEREF _Toc184026264 \h </w:instrText>
            </w:r>
            <w:r>
              <w:rPr>
                <w:noProof/>
                <w:webHidden/>
              </w:rPr>
            </w:r>
            <w:r>
              <w:rPr>
                <w:noProof/>
                <w:webHidden/>
              </w:rPr>
              <w:fldChar w:fldCharType="separate"/>
            </w:r>
            <w:r>
              <w:rPr>
                <w:noProof/>
                <w:webHidden/>
              </w:rPr>
              <w:t>10</w:t>
            </w:r>
            <w:r>
              <w:rPr>
                <w:noProof/>
                <w:webHidden/>
              </w:rPr>
              <w:fldChar w:fldCharType="end"/>
            </w:r>
          </w:hyperlink>
        </w:p>
        <w:p w14:paraId="608C4B3B" w14:textId="35E4639C" w:rsidR="00E90C94" w:rsidRDefault="00E90C94">
          <w:pPr>
            <w:pStyle w:val="TOC2"/>
            <w:tabs>
              <w:tab w:val="right" w:leader="dot" w:pos="9016"/>
            </w:tabs>
            <w:rPr>
              <w:rFonts w:eastAsiaTheme="minorEastAsia"/>
              <w:noProof/>
              <w:lang w:val="en-GB" w:eastAsia="en-GB"/>
            </w:rPr>
          </w:pPr>
          <w:hyperlink w:anchor="_Toc184026265" w:history="1">
            <w:r w:rsidRPr="00B51B00">
              <w:rPr>
                <w:rStyle w:val="Hyperlink"/>
                <w:noProof/>
              </w:rPr>
              <w:t>Implementation of Layered Architecture</w:t>
            </w:r>
            <w:r>
              <w:rPr>
                <w:noProof/>
                <w:webHidden/>
              </w:rPr>
              <w:tab/>
            </w:r>
            <w:r>
              <w:rPr>
                <w:noProof/>
                <w:webHidden/>
              </w:rPr>
              <w:fldChar w:fldCharType="begin"/>
            </w:r>
            <w:r>
              <w:rPr>
                <w:noProof/>
                <w:webHidden/>
              </w:rPr>
              <w:instrText xml:space="preserve"> PAGEREF _Toc184026265 \h </w:instrText>
            </w:r>
            <w:r>
              <w:rPr>
                <w:noProof/>
                <w:webHidden/>
              </w:rPr>
            </w:r>
            <w:r>
              <w:rPr>
                <w:noProof/>
                <w:webHidden/>
              </w:rPr>
              <w:fldChar w:fldCharType="separate"/>
            </w:r>
            <w:r>
              <w:rPr>
                <w:noProof/>
                <w:webHidden/>
              </w:rPr>
              <w:t>10</w:t>
            </w:r>
            <w:r>
              <w:rPr>
                <w:noProof/>
                <w:webHidden/>
              </w:rPr>
              <w:fldChar w:fldCharType="end"/>
            </w:r>
          </w:hyperlink>
        </w:p>
        <w:p w14:paraId="012F0BB3" w14:textId="70B24466" w:rsidR="00E90C94" w:rsidRDefault="00E90C94">
          <w:pPr>
            <w:pStyle w:val="TOC2"/>
            <w:tabs>
              <w:tab w:val="right" w:leader="dot" w:pos="9016"/>
            </w:tabs>
            <w:rPr>
              <w:rFonts w:eastAsiaTheme="minorEastAsia"/>
              <w:noProof/>
              <w:lang w:val="en-GB" w:eastAsia="en-GB"/>
            </w:rPr>
          </w:pPr>
          <w:hyperlink w:anchor="_Toc184026266" w:history="1">
            <w:r w:rsidRPr="00B51B00">
              <w:rPr>
                <w:rStyle w:val="Hyperlink"/>
                <w:noProof/>
              </w:rPr>
              <w:t>Implementation of Dependency Injection and Centralising Form Navigation</w:t>
            </w:r>
            <w:r>
              <w:rPr>
                <w:noProof/>
                <w:webHidden/>
              </w:rPr>
              <w:tab/>
            </w:r>
            <w:r>
              <w:rPr>
                <w:noProof/>
                <w:webHidden/>
              </w:rPr>
              <w:fldChar w:fldCharType="begin"/>
            </w:r>
            <w:r>
              <w:rPr>
                <w:noProof/>
                <w:webHidden/>
              </w:rPr>
              <w:instrText xml:space="preserve"> PAGEREF _Toc184026266 \h </w:instrText>
            </w:r>
            <w:r>
              <w:rPr>
                <w:noProof/>
                <w:webHidden/>
              </w:rPr>
            </w:r>
            <w:r>
              <w:rPr>
                <w:noProof/>
                <w:webHidden/>
              </w:rPr>
              <w:fldChar w:fldCharType="separate"/>
            </w:r>
            <w:r>
              <w:rPr>
                <w:noProof/>
                <w:webHidden/>
              </w:rPr>
              <w:t>13</w:t>
            </w:r>
            <w:r>
              <w:rPr>
                <w:noProof/>
                <w:webHidden/>
              </w:rPr>
              <w:fldChar w:fldCharType="end"/>
            </w:r>
          </w:hyperlink>
        </w:p>
        <w:p w14:paraId="04E08FC6" w14:textId="2F0CC617" w:rsidR="00E90C94" w:rsidRDefault="00E90C94">
          <w:pPr>
            <w:pStyle w:val="TOC2"/>
            <w:tabs>
              <w:tab w:val="right" w:leader="dot" w:pos="9016"/>
            </w:tabs>
            <w:rPr>
              <w:rFonts w:eastAsiaTheme="minorEastAsia"/>
              <w:noProof/>
              <w:lang w:val="en-GB" w:eastAsia="en-GB"/>
            </w:rPr>
          </w:pPr>
          <w:hyperlink w:anchor="_Toc184026267" w:history="1">
            <w:r w:rsidRPr="00B51B00">
              <w:rPr>
                <w:rStyle w:val="Hyperlink"/>
                <w:noProof/>
              </w:rPr>
              <w:t>Implementation of Stored Procedures</w:t>
            </w:r>
            <w:r>
              <w:rPr>
                <w:noProof/>
                <w:webHidden/>
              </w:rPr>
              <w:tab/>
            </w:r>
            <w:r>
              <w:rPr>
                <w:noProof/>
                <w:webHidden/>
              </w:rPr>
              <w:fldChar w:fldCharType="begin"/>
            </w:r>
            <w:r>
              <w:rPr>
                <w:noProof/>
                <w:webHidden/>
              </w:rPr>
              <w:instrText xml:space="preserve"> PAGEREF _Toc184026267 \h </w:instrText>
            </w:r>
            <w:r>
              <w:rPr>
                <w:noProof/>
                <w:webHidden/>
              </w:rPr>
            </w:r>
            <w:r>
              <w:rPr>
                <w:noProof/>
                <w:webHidden/>
              </w:rPr>
              <w:fldChar w:fldCharType="separate"/>
            </w:r>
            <w:r>
              <w:rPr>
                <w:noProof/>
                <w:webHidden/>
              </w:rPr>
              <w:t>14</w:t>
            </w:r>
            <w:r>
              <w:rPr>
                <w:noProof/>
                <w:webHidden/>
              </w:rPr>
              <w:fldChar w:fldCharType="end"/>
            </w:r>
          </w:hyperlink>
        </w:p>
        <w:p w14:paraId="35F845D2" w14:textId="77C2E957" w:rsidR="00E90C94" w:rsidRDefault="00E90C94">
          <w:pPr>
            <w:pStyle w:val="TOC2"/>
            <w:tabs>
              <w:tab w:val="right" w:leader="dot" w:pos="9016"/>
            </w:tabs>
            <w:rPr>
              <w:rFonts w:eastAsiaTheme="minorEastAsia"/>
              <w:noProof/>
              <w:lang w:val="en-GB" w:eastAsia="en-GB"/>
            </w:rPr>
          </w:pPr>
          <w:hyperlink w:anchor="_Toc184026268" w:history="1">
            <w:r w:rsidRPr="00B51B00">
              <w:rPr>
                <w:rStyle w:val="Hyperlink"/>
                <w:noProof/>
              </w:rPr>
              <w:t>Implementation of Builder Pattern</w:t>
            </w:r>
            <w:r>
              <w:rPr>
                <w:noProof/>
                <w:webHidden/>
              </w:rPr>
              <w:tab/>
            </w:r>
            <w:r>
              <w:rPr>
                <w:noProof/>
                <w:webHidden/>
              </w:rPr>
              <w:fldChar w:fldCharType="begin"/>
            </w:r>
            <w:r>
              <w:rPr>
                <w:noProof/>
                <w:webHidden/>
              </w:rPr>
              <w:instrText xml:space="preserve"> PAGEREF _Toc184026268 \h </w:instrText>
            </w:r>
            <w:r>
              <w:rPr>
                <w:noProof/>
                <w:webHidden/>
              </w:rPr>
            </w:r>
            <w:r>
              <w:rPr>
                <w:noProof/>
                <w:webHidden/>
              </w:rPr>
              <w:fldChar w:fldCharType="separate"/>
            </w:r>
            <w:r>
              <w:rPr>
                <w:noProof/>
                <w:webHidden/>
              </w:rPr>
              <w:t>14</w:t>
            </w:r>
            <w:r>
              <w:rPr>
                <w:noProof/>
                <w:webHidden/>
              </w:rPr>
              <w:fldChar w:fldCharType="end"/>
            </w:r>
          </w:hyperlink>
        </w:p>
        <w:p w14:paraId="109B52AE" w14:textId="474D2335" w:rsidR="00E90C94" w:rsidRDefault="00E90C94">
          <w:pPr>
            <w:pStyle w:val="TOC2"/>
            <w:tabs>
              <w:tab w:val="right" w:leader="dot" w:pos="9016"/>
            </w:tabs>
            <w:rPr>
              <w:rFonts w:eastAsiaTheme="minorEastAsia"/>
              <w:noProof/>
              <w:lang w:val="en-GB" w:eastAsia="en-GB"/>
            </w:rPr>
          </w:pPr>
          <w:hyperlink w:anchor="_Toc184026269" w:history="1">
            <w:r w:rsidRPr="00B51B00">
              <w:rPr>
                <w:rStyle w:val="Hyperlink"/>
                <w:noProof/>
              </w:rPr>
              <w:t>Implementation of Strategy and Factory Patterns</w:t>
            </w:r>
            <w:r>
              <w:rPr>
                <w:noProof/>
                <w:webHidden/>
              </w:rPr>
              <w:tab/>
            </w:r>
            <w:r>
              <w:rPr>
                <w:noProof/>
                <w:webHidden/>
              </w:rPr>
              <w:fldChar w:fldCharType="begin"/>
            </w:r>
            <w:r>
              <w:rPr>
                <w:noProof/>
                <w:webHidden/>
              </w:rPr>
              <w:instrText xml:space="preserve"> PAGEREF _Toc184026269 \h </w:instrText>
            </w:r>
            <w:r>
              <w:rPr>
                <w:noProof/>
                <w:webHidden/>
              </w:rPr>
            </w:r>
            <w:r>
              <w:rPr>
                <w:noProof/>
                <w:webHidden/>
              </w:rPr>
              <w:fldChar w:fldCharType="separate"/>
            </w:r>
            <w:r>
              <w:rPr>
                <w:noProof/>
                <w:webHidden/>
              </w:rPr>
              <w:t>14</w:t>
            </w:r>
            <w:r>
              <w:rPr>
                <w:noProof/>
                <w:webHidden/>
              </w:rPr>
              <w:fldChar w:fldCharType="end"/>
            </w:r>
          </w:hyperlink>
        </w:p>
        <w:p w14:paraId="31BF9914" w14:textId="2864835E" w:rsidR="00E90C94" w:rsidRDefault="00E90C94">
          <w:pPr>
            <w:pStyle w:val="TOC2"/>
            <w:tabs>
              <w:tab w:val="right" w:leader="dot" w:pos="9016"/>
            </w:tabs>
            <w:rPr>
              <w:rFonts w:eastAsiaTheme="minorEastAsia"/>
              <w:noProof/>
              <w:lang w:val="en-GB" w:eastAsia="en-GB"/>
            </w:rPr>
          </w:pPr>
          <w:hyperlink w:anchor="_Toc184026270" w:history="1">
            <w:r w:rsidRPr="00B51B00">
              <w:rPr>
                <w:rStyle w:val="Hyperlink"/>
                <w:noProof/>
              </w:rPr>
              <w:t>Implementation Façade Pattern</w:t>
            </w:r>
            <w:r>
              <w:rPr>
                <w:noProof/>
                <w:webHidden/>
              </w:rPr>
              <w:tab/>
            </w:r>
            <w:r>
              <w:rPr>
                <w:noProof/>
                <w:webHidden/>
              </w:rPr>
              <w:fldChar w:fldCharType="begin"/>
            </w:r>
            <w:r>
              <w:rPr>
                <w:noProof/>
                <w:webHidden/>
              </w:rPr>
              <w:instrText xml:space="preserve"> PAGEREF _Toc184026270 \h </w:instrText>
            </w:r>
            <w:r>
              <w:rPr>
                <w:noProof/>
                <w:webHidden/>
              </w:rPr>
            </w:r>
            <w:r>
              <w:rPr>
                <w:noProof/>
                <w:webHidden/>
              </w:rPr>
              <w:fldChar w:fldCharType="separate"/>
            </w:r>
            <w:r>
              <w:rPr>
                <w:noProof/>
                <w:webHidden/>
              </w:rPr>
              <w:t>15</w:t>
            </w:r>
            <w:r>
              <w:rPr>
                <w:noProof/>
                <w:webHidden/>
              </w:rPr>
              <w:fldChar w:fldCharType="end"/>
            </w:r>
          </w:hyperlink>
        </w:p>
        <w:p w14:paraId="1E607321" w14:textId="29F245C0" w:rsidR="00E90C94" w:rsidRDefault="00E90C94">
          <w:pPr>
            <w:pStyle w:val="TOC2"/>
            <w:tabs>
              <w:tab w:val="right" w:leader="dot" w:pos="9016"/>
            </w:tabs>
            <w:rPr>
              <w:rFonts w:eastAsiaTheme="minorEastAsia"/>
              <w:noProof/>
              <w:lang w:val="en-GB" w:eastAsia="en-GB"/>
            </w:rPr>
          </w:pPr>
          <w:hyperlink w:anchor="_Toc184026271" w:history="1">
            <w:r w:rsidRPr="00B51B00">
              <w:rPr>
                <w:rStyle w:val="Hyperlink"/>
                <w:noProof/>
              </w:rPr>
              <w:t>Implementation of Validation Framework</w:t>
            </w:r>
            <w:r>
              <w:rPr>
                <w:noProof/>
                <w:webHidden/>
              </w:rPr>
              <w:tab/>
            </w:r>
            <w:r>
              <w:rPr>
                <w:noProof/>
                <w:webHidden/>
              </w:rPr>
              <w:fldChar w:fldCharType="begin"/>
            </w:r>
            <w:r>
              <w:rPr>
                <w:noProof/>
                <w:webHidden/>
              </w:rPr>
              <w:instrText xml:space="preserve"> PAGEREF _Toc184026271 \h </w:instrText>
            </w:r>
            <w:r>
              <w:rPr>
                <w:noProof/>
                <w:webHidden/>
              </w:rPr>
            </w:r>
            <w:r>
              <w:rPr>
                <w:noProof/>
                <w:webHidden/>
              </w:rPr>
              <w:fldChar w:fldCharType="separate"/>
            </w:r>
            <w:r>
              <w:rPr>
                <w:noProof/>
                <w:webHidden/>
              </w:rPr>
              <w:t>15</w:t>
            </w:r>
            <w:r>
              <w:rPr>
                <w:noProof/>
                <w:webHidden/>
              </w:rPr>
              <w:fldChar w:fldCharType="end"/>
            </w:r>
          </w:hyperlink>
        </w:p>
        <w:p w14:paraId="752D6AD0" w14:textId="0B6B198D" w:rsidR="00E90C94" w:rsidRDefault="00E90C94">
          <w:pPr>
            <w:pStyle w:val="TOC1"/>
            <w:tabs>
              <w:tab w:val="right" w:leader="dot" w:pos="9016"/>
            </w:tabs>
            <w:rPr>
              <w:rFonts w:eastAsiaTheme="minorEastAsia"/>
              <w:noProof/>
              <w:lang w:val="en-GB" w:eastAsia="en-GB"/>
            </w:rPr>
          </w:pPr>
          <w:hyperlink w:anchor="_Toc184026272" w:history="1">
            <w:r w:rsidRPr="00B51B00">
              <w:rPr>
                <w:rStyle w:val="Hyperlink"/>
                <w:noProof/>
              </w:rPr>
              <w:t>Testing and Validation</w:t>
            </w:r>
            <w:r>
              <w:rPr>
                <w:noProof/>
                <w:webHidden/>
              </w:rPr>
              <w:tab/>
            </w:r>
            <w:r>
              <w:rPr>
                <w:noProof/>
                <w:webHidden/>
              </w:rPr>
              <w:fldChar w:fldCharType="begin"/>
            </w:r>
            <w:r>
              <w:rPr>
                <w:noProof/>
                <w:webHidden/>
              </w:rPr>
              <w:instrText xml:space="preserve"> PAGEREF _Toc184026272 \h </w:instrText>
            </w:r>
            <w:r>
              <w:rPr>
                <w:noProof/>
                <w:webHidden/>
              </w:rPr>
            </w:r>
            <w:r>
              <w:rPr>
                <w:noProof/>
                <w:webHidden/>
              </w:rPr>
              <w:fldChar w:fldCharType="separate"/>
            </w:r>
            <w:r>
              <w:rPr>
                <w:noProof/>
                <w:webHidden/>
              </w:rPr>
              <w:t>16</w:t>
            </w:r>
            <w:r>
              <w:rPr>
                <w:noProof/>
                <w:webHidden/>
              </w:rPr>
              <w:fldChar w:fldCharType="end"/>
            </w:r>
          </w:hyperlink>
        </w:p>
        <w:p w14:paraId="6A67A5BF" w14:textId="78A7EDE3" w:rsidR="00E90C94" w:rsidRDefault="00E90C94">
          <w:pPr>
            <w:pStyle w:val="TOC1"/>
            <w:tabs>
              <w:tab w:val="right" w:leader="dot" w:pos="9016"/>
            </w:tabs>
            <w:rPr>
              <w:rFonts w:eastAsiaTheme="minorEastAsia"/>
              <w:noProof/>
              <w:lang w:val="en-GB" w:eastAsia="en-GB"/>
            </w:rPr>
          </w:pPr>
          <w:hyperlink w:anchor="_Toc184026273" w:history="1">
            <w:r w:rsidRPr="00B51B00">
              <w:rPr>
                <w:rStyle w:val="Hyperlink"/>
                <w:noProof/>
              </w:rPr>
              <w:t>Conclusion</w:t>
            </w:r>
            <w:r>
              <w:rPr>
                <w:noProof/>
                <w:webHidden/>
              </w:rPr>
              <w:tab/>
            </w:r>
            <w:r>
              <w:rPr>
                <w:noProof/>
                <w:webHidden/>
              </w:rPr>
              <w:fldChar w:fldCharType="begin"/>
            </w:r>
            <w:r>
              <w:rPr>
                <w:noProof/>
                <w:webHidden/>
              </w:rPr>
              <w:instrText xml:space="preserve"> PAGEREF _Toc184026273 \h </w:instrText>
            </w:r>
            <w:r>
              <w:rPr>
                <w:noProof/>
                <w:webHidden/>
              </w:rPr>
            </w:r>
            <w:r>
              <w:rPr>
                <w:noProof/>
                <w:webHidden/>
              </w:rPr>
              <w:fldChar w:fldCharType="separate"/>
            </w:r>
            <w:r>
              <w:rPr>
                <w:noProof/>
                <w:webHidden/>
              </w:rPr>
              <w:t>16</w:t>
            </w:r>
            <w:r>
              <w:rPr>
                <w:noProof/>
                <w:webHidden/>
              </w:rPr>
              <w:fldChar w:fldCharType="end"/>
            </w:r>
          </w:hyperlink>
        </w:p>
        <w:p w14:paraId="3BB270BA" w14:textId="254E77B7" w:rsidR="000444CD" w:rsidRPr="0008764F" w:rsidRDefault="000444CD" w:rsidP="003C5309">
          <w:pPr>
            <w:spacing w:line="360" w:lineRule="auto"/>
          </w:pPr>
          <w:r w:rsidRPr="0008764F">
            <w:rPr>
              <w:b/>
              <w:bCs/>
              <w:noProof/>
            </w:rPr>
            <w:fldChar w:fldCharType="end"/>
          </w:r>
        </w:p>
      </w:sdtContent>
    </w:sdt>
    <w:p w14:paraId="165712BF" w14:textId="4352A890" w:rsidR="000444CD" w:rsidRPr="0008764F" w:rsidRDefault="000444CD" w:rsidP="003C5309">
      <w:pPr>
        <w:spacing w:line="360" w:lineRule="auto"/>
      </w:pPr>
      <w:r w:rsidRPr="0008764F">
        <w:br w:type="page"/>
      </w:r>
    </w:p>
    <w:p w14:paraId="55196C7C" w14:textId="37B57751" w:rsidR="00743513" w:rsidRPr="0008764F" w:rsidRDefault="000444CD" w:rsidP="003C5309">
      <w:pPr>
        <w:pStyle w:val="Heading1"/>
        <w:spacing w:line="360" w:lineRule="auto"/>
        <w:rPr>
          <w:color w:val="auto"/>
        </w:rPr>
      </w:pPr>
      <w:bookmarkStart w:id="0" w:name="_Toc184026254"/>
      <w:r w:rsidRPr="0008764F">
        <w:rPr>
          <w:color w:val="auto"/>
        </w:rPr>
        <w:lastRenderedPageBreak/>
        <w:t>Introduction</w:t>
      </w:r>
      <w:bookmarkEnd w:id="0"/>
    </w:p>
    <w:p w14:paraId="055F70C3" w14:textId="775F5EFD" w:rsidR="00697C2F" w:rsidRPr="0008764F" w:rsidRDefault="00697C2F" w:rsidP="003C5309">
      <w:pPr>
        <w:spacing w:line="360" w:lineRule="auto"/>
      </w:pPr>
      <w:r w:rsidRPr="0008764F">
        <w:t xml:space="preserve">The ToolSYS application is a management system designed to streamline operations for a tool rental business. The application was developed during the second year "Requirements Engineering" and "Software Engineering Project" modules and was built </w:t>
      </w:r>
      <w:r w:rsidR="00305FE9">
        <w:t xml:space="preserve">in C# </w:t>
      </w:r>
      <w:r w:rsidRPr="0008764F">
        <w:t xml:space="preserve">using Visual Studio with Windows Forms for UI, and an oracle database. </w:t>
      </w:r>
    </w:p>
    <w:p w14:paraId="467B5B04" w14:textId="46E9AE84" w:rsidR="008016F6" w:rsidRPr="0008764F" w:rsidRDefault="00697C2F" w:rsidP="003C5309">
      <w:pPr>
        <w:spacing w:line="360" w:lineRule="auto"/>
        <w:jc w:val="center"/>
      </w:pPr>
      <w:r w:rsidRPr="0008764F">
        <w:rPr>
          <w:noProof/>
        </w:rPr>
        <w:drawing>
          <wp:inline distT="0" distB="0" distL="0" distR="0" wp14:anchorId="6CFE3787" wp14:editId="6FA51F77">
            <wp:extent cx="3884762" cy="3568703"/>
            <wp:effectExtent l="152400" t="152400" r="363855" b="355600"/>
            <wp:docPr id="3624380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438014" name="Picture 1" descr="A screenshot of a computer&#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895491" cy="3578559"/>
                    </a:xfrm>
                    <a:prstGeom prst="rect">
                      <a:avLst/>
                    </a:prstGeom>
                    <a:ln>
                      <a:noFill/>
                    </a:ln>
                    <a:effectLst>
                      <a:outerShdw blurRad="292100" dist="139700" dir="2700000" algn="tl" rotWithShape="0">
                        <a:srgbClr val="333333">
                          <a:alpha val="65000"/>
                        </a:srgbClr>
                      </a:outerShdw>
                    </a:effectLst>
                  </pic:spPr>
                </pic:pic>
              </a:graphicData>
            </a:graphic>
          </wp:inline>
        </w:drawing>
      </w:r>
    </w:p>
    <w:p w14:paraId="0DD8DE77" w14:textId="77777777" w:rsidR="008016F6" w:rsidRPr="0008764F" w:rsidRDefault="008016F6" w:rsidP="003C5309">
      <w:pPr>
        <w:spacing w:line="360" w:lineRule="auto"/>
      </w:pPr>
      <w:r w:rsidRPr="0008764F">
        <w:br w:type="page"/>
      </w:r>
    </w:p>
    <w:p w14:paraId="30829FFB" w14:textId="6AD7A848" w:rsidR="00697C2F" w:rsidRPr="0008764F" w:rsidRDefault="000444CD" w:rsidP="003C5309">
      <w:pPr>
        <w:pStyle w:val="Heading1"/>
        <w:spacing w:line="360" w:lineRule="auto"/>
        <w:rPr>
          <w:color w:val="auto"/>
        </w:rPr>
      </w:pPr>
      <w:bookmarkStart w:id="1" w:name="_Toc184026255"/>
      <w:r w:rsidRPr="0008764F">
        <w:rPr>
          <w:color w:val="auto"/>
        </w:rPr>
        <w:lastRenderedPageBreak/>
        <w:t>Existing System Overview</w:t>
      </w:r>
      <w:bookmarkEnd w:id="1"/>
    </w:p>
    <w:p w14:paraId="1905EB38" w14:textId="52604AA4" w:rsidR="00E56C53" w:rsidRPr="0008764F" w:rsidRDefault="00E56C53" w:rsidP="003C5309">
      <w:pPr>
        <w:spacing w:line="360" w:lineRule="auto"/>
      </w:pPr>
      <w:r w:rsidRPr="0008764F">
        <w:t xml:space="preserve">The system is organised into five main sections: Rates, Tools, Customers, Rentals, and Admin. </w:t>
      </w:r>
    </w:p>
    <w:p w14:paraId="7029FC81" w14:textId="4238F0CC" w:rsidR="00E56C53" w:rsidRPr="0008764F" w:rsidRDefault="00E56C53" w:rsidP="003C5309">
      <w:pPr>
        <w:pStyle w:val="ListParagraph"/>
        <w:numPr>
          <w:ilvl w:val="0"/>
          <w:numId w:val="1"/>
        </w:numPr>
        <w:spacing w:line="360" w:lineRule="auto"/>
      </w:pPr>
      <w:r w:rsidRPr="0008764F">
        <w:t>Rates Module – This module allows users to define categories of tools and their associated rental rates.</w:t>
      </w:r>
    </w:p>
    <w:p w14:paraId="15C8DD06" w14:textId="1AA742E7" w:rsidR="00E56C53" w:rsidRPr="0008764F" w:rsidRDefault="00E56C53" w:rsidP="003C5309">
      <w:pPr>
        <w:pStyle w:val="ListParagraph"/>
        <w:numPr>
          <w:ilvl w:val="0"/>
          <w:numId w:val="1"/>
        </w:numPr>
        <w:spacing w:line="360" w:lineRule="auto"/>
      </w:pPr>
      <w:r w:rsidRPr="0008764F">
        <w:t>Tools Module – This module manages all aspects of tool management, including adding new tools, updating their details, removing unavailable tools, and viewing the complete inventory.</w:t>
      </w:r>
    </w:p>
    <w:p w14:paraId="3C8E59FF" w14:textId="619114E8" w:rsidR="00E56C53" w:rsidRPr="0008764F" w:rsidRDefault="00E56C53" w:rsidP="003C5309">
      <w:pPr>
        <w:pStyle w:val="ListParagraph"/>
        <w:numPr>
          <w:ilvl w:val="0"/>
          <w:numId w:val="1"/>
        </w:numPr>
        <w:spacing w:line="360" w:lineRule="auto"/>
      </w:pPr>
      <w:r w:rsidRPr="0008764F">
        <w:t xml:space="preserve">Customers Module – This section focuses on customer information, </w:t>
      </w:r>
      <w:r w:rsidR="004C7117" w:rsidRPr="0008764F">
        <w:t>allowing</w:t>
      </w:r>
      <w:r w:rsidRPr="0008764F">
        <w:t xml:space="preserve"> users to add, update, and view customer details.</w:t>
      </w:r>
    </w:p>
    <w:p w14:paraId="1939882B" w14:textId="1148F20D" w:rsidR="00E56C53" w:rsidRPr="0008764F" w:rsidRDefault="00E56C53" w:rsidP="003C5309">
      <w:pPr>
        <w:pStyle w:val="ListParagraph"/>
        <w:numPr>
          <w:ilvl w:val="0"/>
          <w:numId w:val="1"/>
        </w:numPr>
        <w:spacing w:line="360" w:lineRule="auto"/>
      </w:pPr>
      <w:r w:rsidRPr="0008764F">
        <w:t>Rentals Module – This module facilitates the tool rental process, allowing users to rent tools, return them, and view rental records.</w:t>
      </w:r>
    </w:p>
    <w:p w14:paraId="6C51437A" w14:textId="5EA183DC" w:rsidR="00697C2F" w:rsidRPr="0008764F" w:rsidRDefault="00E56C53" w:rsidP="003C5309">
      <w:pPr>
        <w:pStyle w:val="ListParagraph"/>
        <w:numPr>
          <w:ilvl w:val="0"/>
          <w:numId w:val="1"/>
        </w:numPr>
        <w:spacing w:line="360" w:lineRule="auto"/>
      </w:pPr>
      <w:r w:rsidRPr="0008764F">
        <w:t xml:space="preserve">Admin Module – This section provides analytical features, such as annual revenue reporting and tool </w:t>
      </w:r>
      <w:r w:rsidR="007960E6">
        <w:t xml:space="preserve">rental </w:t>
      </w:r>
      <w:r w:rsidRPr="0008764F">
        <w:t xml:space="preserve">analysis, </w:t>
      </w:r>
      <w:r w:rsidR="00A2340B">
        <w:t>providing</w:t>
      </w:r>
      <w:r w:rsidRPr="0008764F">
        <w:t xml:space="preserve"> insights into business performance.</w:t>
      </w:r>
    </w:p>
    <w:p w14:paraId="60CE42DC" w14:textId="59B92B3B" w:rsidR="00697C2F" w:rsidRPr="0008764F" w:rsidRDefault="00697C2F" w:rsidP="003C5309">
      <w:pPr>
        <w:spacing w:line="360" w:lineRule="auto"/>
      </w:pPr>
      <w:r w:rsidRPr="0008764F">
        <w:t>Functional Requirements Diagram:</w:t>
      </w:r>
    </w:p>
    <w:p w14:paraId="1995CF30" w14:textId="32959E51" w:rsidR="000B67D3" w:rsidRPr="0008764F" w:rsidRDefault="00FD79EF" w:rsidP="003C5309">
      <w:pPr>
        <w:spacing w:line="360" w:lineRule="auto"/>
        <w:ind w:left="360"/>
        <w:jc w:val="center"/>
      </w:pPr>
      <w:r w:rsidRPr="0008764F">
        <w:rPr>
          <w:rStyle w:val="wacimagecontainer"/>
          <w:noProof/>
        </w:rPr>
        <w:drawing>
          <wp:inline distT="0" distB="0" distL="0" distR="0" wp14:anchorId="205DC7EC" wp14:editId="5D5CEA5F">
            <wp:extent cx="4678393" cy="3170902"/>
            <wp:effectExtent l="152400" t="114300" r="313055" b="315595"/>
            <wp:docPr id="1964129155" name="Picture 1" descr="A diagram of to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29155" name="Picture 1" descr="A diagram of tools&#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10776" b="10839"/>
                    <a:stretch/>
                  </pic:blipFill>
                  <pic:spPr bwMode="auto">
                    <a:xfrm>
                      <a:off x="0" y="0"/>
                      <a:ext cx="4678393" cy="317090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0C0A3D7" w14:textId="75EE0745" w:rsidR="000B67D3" w:rsidRPr="0008764F" w:rsidRDefault="009753EC" w:rsidP="003C5309">
      <w:pPr>
        <w:spacing w:line="360" w:lineRule="auto"/>
      </w:pPr>
      <w:r w:rsidRPr="0008764F">
        <w:lastRenderedPageBreak/>
        <w:t>While the original system</w:t>
      </w:r>
      <w:r w:rsidR="00F5413D" w:rsidRPr="0008764F">
        <w:t xml:space="preserve"> successfully</w:t>
      </w:r>
      <w:r w:rsidRPr="0008764F">
        <w:t xml:space="preserve"> fulfilled its primary purpose, it was developed with a focus on functionality rather than architectural principles or scalability. This made it a suitable choice for this assignment, </w:t>
      </w:r>
      <w:r w:rsidR="00341938" w:rsidRPr="0008764F">
        <w:t>with</w:t>
      </w:r>
      <w:r w:rsidRPr="0008764F">
        <w:t xml:space="preserve"> opportunities to implement design and architectural patterns</w:t>
      </w:r>
      <w:r w:rsidR="00F5413D" w:rsidRPr="0008764F">
        <w:t>.</w:t>
      </w:r>
    </w:p>
    <w:p w14:paraId="67B33B3B" w14:textId="26EFDADF" w:rsidR="009753EC" w:rsidRPr="0042368B" w:rsidRDefault="009753EC" w:rsidP="003C5309">
      <w:pPr>
        <w:pStyle w:val="Heading2"/>
        <w:spacing w:line="360" w:lineRule="auto"/>
        <w:rPr>
          <w:b/>
          <w:bCs/>
          <w:color w:val="auto"/>
          <w:sz w:val="24"/>
          <w:szCs w:val="24"/>
        </w:rPr>
      </w:pPr>
      <w:bookmarkStart w:id="2" w:name="_Toc184026256"/>
      <w:r w:rsidRPr="0042368B">
        <w:rPr>
          <w:b/>
          <w:bCs/>
          <w:color w:val="auto"/>
          <w:sz w:val="24"/>
          <w:szCs w:val="24"/>
        </w:rPr>
        <w:t>Main problems</w:t>
      </w:r>
      <w:bookmarkEnd w:id="2"/>
      <w:r w:rsidR="0042368B">
        <w:rPr>
          <w:b/>
          <w:bCs/>
          <w:color w:val="auto"/>
          <w:sz w:val="24"/>
          <w:szCs w:val="24"/>
        </w:rPr>
        <w:t>:</w:t>
      </w:r>
    </w:p>
    <w:p w14:paraId="703C28E5" w14:textId="5369CE76" w:rsidR="009753EC" w:rsidRPr="0008764F" w:rsidRDefault="00FD79EF" w:rsidP="003C5309">
      <w:pPr>
        <w:spacing w:line="360" w:lineRule="auto"/>
      </w:pPr>
      <w:r w:rsidRPr="0008764F">
        <w:t>Limited Scalability: Adding new features, such as customer categorization or dynamic discounts, require extensive modifications to the existing codebase. This inflexibility made it difficult to adapt the system to evolving requirements</w:t>
      </w:r>
    </w:p>
    <w:p w14:paraId="0D44E02E" w14:textId="5AAC64CB" w:rsidR="00FD79EF" w:rsidRPr="0008764F" w:rsidRDefault="00FD79EF" w:rsidP="003C5309">
      <w:pPr>
        <w:spacing w:line="360" w:lineRule="auto"/>
      </w:pPr>
      <w:r w:rsidRPr="0008764F">
        <w:t>Violation of SRP: Several classes handle multiple concerns. Forms managed UI interactions, executed business logic, and</w:t>
      </w:r>
      <w:r w:rsidR="00697C2F" w:rsidRPr="0008764F">
        <w:t xml:space="preserve"> sometimes</w:t>
      </w:r>
      <w:r w:rsidRPr="0008764F">
        <w:t xml:space="preserve"> communicated directly with the database. This mix of responsibilities made the code challenging to debug and reuse.</w:t>
      </w:r>
    </w:p>
    <w:p w14:paraId="710BC8AE" w14:textId="47F6DFF8" w:rsidR="00FD79EF" w:rsidRPr="0008764F" w:rsidRDefault="00FD79EF" w:rsidP="003C5309">
      <w:pPr>
        <w:spacing w:line="360" w:lineRule="auto"/>
      </w:pPr>
      <w:r w:rsidRPr="0008764F">
        <w:t xml:space="preserve">Tightly Coupled: </w:t>
      </w:r>
      <w:r w:rsidR="00EA7E3F" w:rsidRPr="0008764F">
        <w:t>The program has little separation. The UI, business logic, and database are very closely linked, with business logic in the UI</w:t>
      </w:r>
    </w:p>
    <w:p w14:paraId="5929DE96" w14:textId="77777777" w:rsidR="000444CD" w:rsidRPr="0008764F" w:rsidRDefault="000444CD" w:rsidP="003C5309">
      <w:pPr>
        <w:pStyle w:val="Heading1"/>
        <w:spacing w:line="360" w:lineRule="auto"/>
        <w:rPr>
          <w:color w:val="auto"/>
        </w:rPr>
      </w:pPr>
      <w:bookmarkStart w:id="3" w:name="_Toc184026257"/>
      <w:r w:rsidRPr="0008764F">
        <w:rPr>
          <w:color w:val="auto"/>
        </w:rPr>
        <w:t>Design and Architectural Pattern Exploration</w:t>
      </w:r>
      <w:bookmarkEnd w:id="3"/>
    </w:p>
    <w:p w14:paraId="6A986216" w14:textId="17230F98" w:rsidR="00240111" w:rsidRPr="0008764F" w:rsidRDefault="00240111" w:rsidP="00240111">
      <w:pPr>
        <w:pStyle w:val="Heading2"/>
        <w:rPr>
          <w:color w:val="auto"/>
        </w:rPr>
      </w:pPr>
      <w:bookmarkStart w:id="4" w:name="_Toc184026258"/>
      <w:r w:rsidRPr="0008764F">
        <w:rPr>
          <w:color w:val="auto"/>
        </w:rPr>
        <w:t>Pros and Cons of Layered Architecture</w:t>
      </w:r>
      <w:bookmarkEnd w:id="4"/>
    </w:p>
    <w:p w14:paraId="5B645DD1" w14:textId="77777777" w:rsidR="00240111" w:rsidRPr="0008764F" w:rsidRDefault="00240111" w:rsidP="00240111">
      <w:pPr>
        <w:rPr>
          <w:b/>
          <w:bCs/>
          <w:lang w:val="en-GB"/>
        </w:rPr>
      </w:pPr>
      <w:r w:rsidRPr="0008764F">
        <w:rPr>
          <w:b/>
          <w:bCs/>
          <w:lang w:val="en-GB"/>
        </w:rPr>
        <w:t>Pros</w:t>
      </w:r>
    </w:p>
    <w:p w14:paraId="346FF25E" w14:textId="77777777" w:rsidR="00240111" w:rsidRPr="0008764F" w:rsidRDefault="00240111" w:rsidP="00240111">
      <w:pPr>
        <w:numPr>
          <w:ilvl w:val="0"/>
          <w:numId w:val="2"/>
        </w:numPr>
        <w:rPr>
          <w:lang w:val="en-GB"/>
        </w:rPr>
      </w:pPr>
      <w:r w:rsidRPr="0008764F">
        <w:rPr>
          <w:b/>
          <w:bCs/>
          <w:lang w:val="en-GB"/>
        </w:rPr>
        <w:t>Separation of Concerns</w:t>
      </w:r>
    </w:p>
    <w:p w14:paraId="45B1D903" w14:textId="77777777" w:rsidR="00240111" w:rsidRPr="0008764F" w:rsidRDefault="00240111" w:rsidP="00240111">
      <w:pPr>
        <w:numPr>
          <w:ilvl w:val="1"/>
          <w:numId w:val="2"/>
        </w:numPr>
        <w:rPr>
          <w:lang w:val="en-GB"/>
        </w:rPr>
      </w:pPr>
      <w:r w:rsidRPr="0008764F">
        <w:rPr>
          <w:lang w:val="en-GB"/>
        </w:rPr>
        <w:t xml:space="preserve">Layers are designed to handle specific responsibilities, such as presentation, business logic, or data access. This separation makes the system easier to understand, maintain, and extend (Bass, Clements, &amp; </w:t>
      </w:r>
      <w:proofErr w:type="spellStart"/>
      <w:r w:rsidRPr="0008764F">
        <w:rPr>
          <w:lang w:val="en-GB"/>
        </w:rPr>
        <w:t>Kazman</w:t>
      </w:r>
      <w:proofErr w:type="spellEnd"/>
      <w:r w:rsidRPr="0008764F">
        <w:rPr>
          <w:lang w:val="en-GB"/>
        </w:rPr>
        <w:t>, 2003).</w:t>
      </w:r>
    </w:p>
    <w:p w14:paraId="52DF3243" w14:textId="77777777" w:rsidR="00240111" w:rsidRPr="0008764F" w:rsidRDefault="00240111" w:rsidP="00240111">
      <w:pPr>
        <w:numPr>
          <w:ilvl w:val="0"/>
          <w:numId w:val="2"/>
        </w:numPr>
        <w:rPr>
          <w:lang w:val="en-GB"/>
        </w:rPr>
      </w:pPr>
      <w:r w:rsidRPr="0008764F">
        <w:rPr>
          <w:b/>
          <w:bCs/>
          <w:lang w:val="en-GB"/>
        </w:rPr>
        <w:t>Ease of Maintenance</w:t>
      </w:r>
    </w:p>
    <w:p w14:paraId="57981CF0" w14:textId="77777777" w:rsidR="00240111" w:rsidRPr="0008764F" w:rsidRDefault="00240111" w:rsidP="00240111">
      <w:pPr>
        <w:numPr>
          <w:ilvl w:val="1"/>
          <w:numId w:val="2"/>
        </w:numPr>
        <w:rPr>
          <w:lang w:val="en-GB"/>
        </w:rPr>
      </w:pPr>
      <w:r w:rsidRPr="0008764F">
        <w:rPr>
          <w:lang w:val="en-GB"/>
        </w:rPr>
        <w:t>Changes in one layer typically have minimal impact on others, provided the interfaces are well-defined. This modularity simplifies debugging and updating parts of the application (Fowler, 2002).</w:t>
      </w:r>
    </w:p>
    <w:p w14:paraId="019B12E9" w14:textId="77777777" w:rsidR="00240111" w:rsidRPr="0008764F" w:rsidRDefault="00240111" w:rsidP="00240111">
      <w:pPr>
        <w:numPr>
          <w:ilvl w:val="0"/>
          <w:numId w:val="2"/>
        </w:numPr>
        <w:rPr>
          <w:lang w:val="en-GB"/>
        </w:rPr>
      </w:pPr>
      <w:r w:rsidRPr="0008764F">
        <w:rPr>
          <w:b/>
          <w:bCs/>
          <w:lang w:val="en-GB"/>
        </w:rPr>
        <w:t>Scalability</w:t>
      </w:r>
    </w:p>
    <w:p w14:paraId="35312174" w14:textId="77777777" w:rsidR="00240111" w:rsidRPr="0008764F" w:rsidRDefault="00240111" w:rsidP="00240111">
      <w:pPr>
        <w:numPr>
          <w:ilvl w:val="1"/>
          <w:numId w:val="2"/>
        </w:numPr>
        <w:rPr>
          <w:lang w:val="en-GB"/>
        </w:rPr>
      </w:pPr>
      <w:r w:rsidRPr="0008764F">
        <w:rPr>
          <w:lang w:val="en-GB"/>
        </w:rPr>
        <w:t>Components within layers can be scaled independently, allowing optimization of performance. For example, the database layer can be scaled separately from the business logic (Evans, 2004).</w:t>
      </w:r>
    </w:p>
    <w:p w14:paraId="38DD2A72" w14:textId="77777777" w:rsidR="00240111" w:rsidRPr="0008764F" w:rsidRDefault="00240111" w:rsidP="00240111">
      <w:pPr>
        <w:numPr>
          <w:ilvl w:val="0"/>
          <w:numId w:val="2"/>
        </w:numPr>
        <w:rPr>
          <w:lang w:val="en-GB"/>
        </w:rPr>
      </w:pPr>
      <w:r w:rsidRPr="0008764F">
        <w:rPr>
          <w:b/>
          <w:bCs/>
          <w:lang w:val="en-GB"/>
        </w:rPr>
        <w:t>Reusability</w:t>
      </w:r>
    </w:p>
    <w:p w14:paraId="17B22B73" w14:textId="77777777" w:rsidR="00240111" w:rsidRPr="0008764F" w:rsidRDefault="00240111" w:rsidP="00240111">
      <w:pPr>
        <w:numPr>
          <w:ilvl w:val="1"/>
          <w:numId w:val="2"/>
        </w:numPr>
        <w:rPr>
          <w:lang w:val="en-GB"/>
        </w:rPr>
      </w:pPr>
      <w:r w:rsidRPr="0008764F">
        <w:rPr>
          <w:lang w:val="en-GB"/>
        </w:rPr>
        <w:t>Layers can often be reused in different systems. For example, the data access layer may be reused across different projects that use the same database schema (Pressman, 2005).</w:t>
      </w:r>
    </w:p>
    <w:p w14:paraId="29399646" w14:textId="77777777" w:rsidR="00240111" w:rsidRPr="0008764F" w:rsidRDefault="00240111" w:rsidP="00240111">
      <w:pPr>
        <w:numPr>
          <w:ilvl w:val="0"/>
          <w:numId w:val="2"/>
        </w:numPr>
        <w:rPr>
          <w:lang w:val="en-GB"/>
        </w:rPr>
      </w:pPr>
      <w:r w:rsidRPr="0008764F">
        <w:rPr>
          <w:b/>
          <w:bCs/>
          <w:lang w:val="en-GB"/>
        </w:rPr>
        <w:t>Team Collaboration</w:t>
      </w:r>
    </w:p>
    <w:p w14:paraId="2146B773" w14:textId="77777777" w:rsidR="00240111" w:rsidRPr="0008764F" w:rsidRDefault="00240111" w:rsidP="00240111">
      <w:pPr>
        <w:numPr>
          <w:ilvl w:val="1"/>
          <w:numId w:val="2"/>
        </w:numPr>
        <w:rPr>
          <w:lang w:val="en-GB"/>
        </w:rPr>
      </w:pPr>
      <w:r w:rsidRPr="0008764F">
        <w:rPr>
          <w:lang w:val="en-GB"/>
        </w:rPr>
        <w:t>Different development teams can work on different layers simultaneously, increasing productivity and reducing development time (Larman, 2004).</w:t>
      </w:r>
    </w:p>
    <w:p w14:paraId="30F87D36" w14:textId="77777777" w:rsidR="00240111" w:rsidRPr="0008764F" w:rsidRDefault="00240111" w:rsidP="00240111">
      <w:pPr>
        <w:numPr>
          <w:ilvl w:val="0"/>
          <w:numId w:val="2"/>
        </w:numPr>
        <w:rPr>
          <w:lang w:val="en-GB"/>
        </w:rPr>
      </w:pPr>
      <w:r w:rsidRPr="0008764F">
        <w:rPr>
          <w:b/>
          <w:bCs/>
          <w:lang w:val="en-GB"/>
        </w:rPr>
        <w:t>Testability</w:t>
      </w:r>
    </w:p>
    <w:p w14:paraId="47E85091" w14:textId="77777777" w:rsidR="00240111" w:rsidRPr="0008764F" w:rsidRDefault="00240111" w:rsidP="00240111">
      <w:pPr>
        <w:numPr>
          <w:ilvl w:val="1"/>
          <w:numId w:val="2"/>
        </w:numPr>
        <w:rPr>
          <w:lang w:val="en-GB"/>
        </w:rPr>
      </w:pPr>
      <w:r w:rsidRPr="0008764F">
        <w:rPr>
          <w:lang w:val="en-GB"/>
        </w:rPr>
        <w:t>The isolation of responsibilities allows for unit testing of each layer independently, ensuring reliability before integration (Martin, 2003).</w:t>
      </w:r>
    </w:p>
    <w:p w14:paraId="40085A2B" w14:textId="77777777" w:rsidR="00240111" w:rsidRPr="0008764F" w:rsidRDefault="00240111" w:rsidP="00240111">
      <w:pPr>
        <w:rPr>
          <w:b/>
          <w:bCs/>
          <w:lang w:val="en-GB"/>
        </w:rPr>
      </w:pPr>
      <w:r w:rsidRPr="0008764F">
        <w:rPr>
          <w:b/>
          <w:bCs/>
          <w:lang w:val="en-GB"/>
        </w:rPr>
        <w:t>Cons</w:t>
      </w:r>
    </w:p>
    <w:p w14:paraId="1B780D1F" w14:textId="77777777" w:rsidR="00240111" w:rsidRPr="0008764F" w:rsidRDefault="00240111" w:rsidP="00240111">
      <w:pPr>
        <w:numPr>
          <w:ilvl w:val="0"/>
          <w:numId w:val="3"/>
        </w:numPr>
        <w:rPr>
          <w:lang w:val="en-GB"/>
        </w:rPr>
      </w:pPr>
      <w:r w:rsidRPr="0008764F">
        <w:rPr>
          <w:b/>
          <w:bCs/>
          <w:lang w:val="en-GB"/>
        </w:rPr>
        <w:t>Performance Overhead</w:t>
      </w:r>
    </w:p>
    <w:p w14:paraId="679C2E82" w14:textId="77777777" w:rsidR="00240111" w:rsidRPr="0008764F" w:rsidRDefault="00240111" w:rsidP="00240111">
      <w:pPr>
        <w:numPr>
          <w:ilvl w:val="1"/>
          <w:numId w:val="3"/>
        </w:numPr>
        <w:rPr>
          <w:lang w:val="en-GB"/>
        </w:rPr>
      </w:pPr>
      <w:r w:rsidRPr="0008764F">
        <w:rPr>
          <w:lang w:val="en-GB"/>
        </w:rPr>
        <w:t>Communication between layers adds overhead, which may lead to latency, especially in real-time or resource-constrained environments (Bass et al., 2003).</w:t>
      </w:r>
    </w:p>
    <w:p w14:paraId="6DB11FAB" w14:textId="77777777" w:rsidR="00240111" w:rsidRPr="0008764F" w:rsidRDefault="00240111" w:rsidP="00240111">
      <w:pPr>
        <w:numPr>
          <w:ilvl w:val="0"/>
          <w:numId w:val="3"/>
        </w:numPr>
        <w:rPr>
          <w:lang w:val="en-GB"/>
        </w:rPr>
      </w:pPr>
      <w:r w:rsidRPr="0008764F">
        <w:rPr>
          <w:b/>
          <w:bCs/>
          <w:lang w:val="en-GB"/>
        </w:rPr>
        <w:t>Rigidity in Layered Rules</w:t>
      </w:r>
    </w:p>
    <w:p w14:paraId="3F18D949" w14:textId="77777777" w:rsidR="00240111" w:rsidRPr="0008764F" w:rsidRDefault="00240111" w:rsidP="00240111">
      <w:pPr>
        <w:numPr>
          <w:ilvl w:val="1"/>
          <w:numId w:val="3"/>
        </w:numPr>
        <w:rPr>
          <w:lang w:val="en-GB"/>
        </w:rPr>
      </w:pPr>
      <w:r w:rsidRPr="0008764F">
        <w:rPr>
          <w:lang w:val="en-GB"/>
        </w:rPr>
        <w:t>Strict adherence to layer boundaries can become a bottleneck when cross-layer communication is necessary, reducing flexibility (Fowler, 2002).</w:t>
      </w:r>
    </w:p>
    <w:p w14:paraId="37548A3B" w14:textId="77777777" w:rsidR="00240111" w:rsidRPr="0008764F" w:rsidRDefault="00240111" w:rsidP="00240111">
      <w:pPr>
        <w:numPr>
          <w:ilvl w:val="0"/>
          <w:numId w:val="3"/>
        </w:numPr>
        <w:rPr>
          <w:lang w:val="en-GB"/>
        </w:rPr>
      </w:pPr>
      <w:r w:rsidRPr="0008764F">
        <w:rPr>
          <w:b/>
          <w:bCs/>
          <w:lang w:val="en-GB"/>
        </w:rPr>
        <w:t>Potential for Over-Engineering</w:t>
      </w:r>
    </w:p>
    <w:p w14:paraId="4147C290" w14:textId="77777777" w:rsidR="00240111" w:rsidRPr="0008764F" w:rsidRDefault="00240111" w:rsidP="00240111">
      <w:pPr>
        <w:numPr>
          <w:ilvl w:val="1"/>
          <w:numId w:val="3"/>
        </w:numPr>
        <w:rPr>
          <w:lang w:val="en-GB"/>
        </w:rPr>
      </w:pPr>
      <w:r w:rsidRPr="0008764F">
        <w:rPr>
          <w:lang w:val="en-GB"/>
        </w:rPr>
        <w:t>For smaller projects, the added complexity of defining and managing multiple layers may outweigh the benefits, making the architecture unnecessarily cumbersome (Evans, 2004).</w:t>
      </w:r>
    </w:p>
    <w:p w14:paraId="78FFF2F0" w14:textId="77777777" w:rsidR="00240111" w:rsidRPr="0008764F" w:rsidRDefault="00240111" w:rsidP="00240111">
      <w:pPr>
        <w:numPr>
          <w:ilvl w:val="0"/>
          <w:numId w:val="3"/>
        </w:numPr>
        <w:rPr>
          <w:lang w:val="en-GB"/>
        </w:rPr>
      </w:pPr>
      <w:r w:rsidRPr="0008764F">
        <w:rPr>
          <w:b/>
          <w:bCs/>
          <w:lang w:val="en-GB"/>
        </w:rPr>
        <w:t>Difficulty in Modifying Cross-Cutting Concerns</w:t>
      </w:r>
    </w:p>
    <w:p w14:paraId="0E17DF38" w14:textId="77777777" w:rsidR="00240111" w:rsidRPr="0008764F" w:rsidRDefault="00240111" w:rsidP="00240111">
      <w:pPr>
        <w:numPr>
          <w:ilvl w:val="1"/>
          <w:numId w:val="3"/>
        </w:numPr>
        <w:rPr>
          <w:lang w:val="en-GB"/>
        </w:rPr>
      </w:pPr>
      <w:r w:rsidRPr="0008764F">
        <w:rPr>
          <w:lang w:val="en-GB"/>
        </w:rPr>
        <w:t>Features like logging, security, or transaction management, which affect multiple layers, are harder to implement and maintain due to the strict separation of layers (Martin, 2003).</w:t>
      </w:r>
    </w:p>
    <w:p w14:paraId="44DB2EE6" w14:textId="77777777" w:rsidR="00240111" w:rsidRPr="0008764F" w:rsidRDefault="00240111" w:rsidP="00240111">
      <w:pPr>
        <w:numPr>
          <w:ilvl w:val="0"/>
          <w:numId w:val="3"/>
        </w:numPr>
        <w:rPr>
          <w:lang w:val="en-GB"/>
        </w:rPr>
      </w:pPr>
      <w:r w:rsidRPr="0008764F">
        <w:rPr>
          <w:b/>
          <w:bCs/>
          <w:lang w:val="en-GB"/>
        </w:rPr>
        <w:t>Dependency on the Lower Layers</w:t>
      </w:r>
    </w:p>
    <w:p w14:paraId="27A3194E" w14:textId="77777777" w:rsidR="00240111" w:rsidRPr="0008764F" w:rsidRDefault="00240111" w:rsidP="00240111">
      <w:pPr>
        <w:numPr>
          <w:ilvl w:val="1"/>
          <w:numId w:val="3"/>
        </w:numPr>
        <w:rPr>
          <w:lang w:val="en-GB"/>
        </w:rPr>
      </w:pPr>
      <w:r w:rsidRPr="0008764F">
        <w:rPr>
          <w:lang w:val="en-GB"/>
        </w:rPr>
        <w:t>A failure in a lower layer (e.g., the database) can cascade upwards, causing issues in the entire system. This can make recovery and fault isolation challenging (Larman, 2004).</w:t>
      </w:r>
    </w:p>
    <w:p w14:paraId="370E8075" w14:textId="77777777" w:rsidR="00240111" w:rsidRPr="0008764F" w:rsidRDefault="00240111" w:rsidP="00240111">
      <w:pPr>
        <w:numPr>
          <w:ilvl w:val="0"/>
          <w:numId w:val="3"/>
        </w:numPr>
        <w:rPr>
          <w:lang w:val="en-GB"/>
        </w:rPr>
      </w:pPr>
      <w:r w:rsidRPr="0008764F">
        <w:rPr>
          <w:b/>
          <w:bCs/>
          <w:lang w:val="en-GB"/>
        </w:rPr>
        <w:t>Tight Coupling Between Adjacent Layers</w:t>
      </w:r>
    </w:p>
    <w:p w14:paraId="4262C80B" w14:textId="77777777" w:rsidR="00240111" w:rsidRPr="0008764F" w:rsidRDefault="00240111" w:rsidP="00240111">
      <w:pPr>
        <w:numPr>
          <w:ilvl w:val="1"/>
          <w:numId w:val="3"/>
        </w:numPr>
        <w:rPr>
          <w:lang w:val="en-GB"/>
        </w:rPr>
      </w:pPr>
      <w:r w:rsidRPr="0008764F">
        <w:rPr>
          <w:lang w:val="en-GB"/>
        </w:rPr>
        <w:t>Even though layers are loosely coupled overall, adjacent layers are inherently dependent on each other. This can lead to challenges when changes are made in these interfaces (Pressman, 2005).</w:t>
      </w:r>
    </w:p>
    <w:p w14:paraId="5BB00C58" w14:textId="77777777" w:rsidR="00240111" w:rsidRPr="0008764F" w:rsidRDefault="00240111" w:rsidP="00240111">
      <w:pPr>
        <w:rPr>
          <w:b/>
          <w:bCs/>
          <w:lang w:val="en-GB"/>
        </w:rPr>
      </w:pPr>
      <w:r w:rsidRPr="0008764F">
        <w:rPr>
          <w:b/>
          <w:bCs/>
          <w:lang w:val="en-GB"/>
        </w:rPr>
        <w:t>References</w:t>
      </w:r>
    </w:p>
    <w:p w14:paraId="0BD67027" w14:textId="77777777" w:rsidR="00240111" w:rsidRPr="0008764F" w:rsidRDefault="00240111" w:rsidP="00240111">
      <w:pPr>
        <w:numPr>
          <w:ilvl w:val="0"/>
          <w:numId w:val="4"/>
        </w:numPr>
        <w:rPr>
          <w:lang w:val="en-GB"/>
        </w:rPr>
      </w:pPr>
      <w:r w:rsidRPr="0008764F">
        <w:rPr>
          <w:lang w:val="en-GB"/>
        </w:rPr>
        <w:t xml:space="preserve">Bass, L., Clements, P., &amp; </w:t>
      </w:r>
      <w:proofErr w:type="spellStart"/>
      <w:r w:rsidRPr="0008764F">
        <w:rPr>
          <w:lang w:val="en-GB"/>
        </w:rPr>
        <w:t>Kazman</w:t>
      </w:r>
      <w:proofErr w:type="spellEnd"/>
      <w:r w:rsidRPr="0008764F">
        <w:rPr>
          <w:lang w:val="en-GB"/>
        </w:rPr>
        <w:t xml:space="preserve">, R. (2003). </w:t>
      </w:r>
      <w:r w:rsidRPr="0008764F">
        <w:rPr>
          <w:i/>
          <w:iCs/>
          <w:lang w:val="en-GB"/>
        </w:rPr>
        <w:t>Software Architecture in Practice</w:t>
      </w:r>
      <w:r w:rsidRPr="0008764F">
        <w:rPr>
          <w:lang w:val="en-GB"/>
        </w:rPr>
        <w:t>. Addison-Wesley.</w:t>
      </w:r>
    </w:p>
    <w:p w14:paraId="3C993606" w14:textId="77777777" w:rsidR="00240111" w:rsidRPr="0008764F" w:rsidRDefault="00240111" w:rsidP="00240111">
      <w:pPr>
        <w:numPr>
          <w:ilvl w:val="0"/>
          <w:numId w:val="4"/>
        </w:numPr>
        <w:rPr>
          <w:lang w:val="en-GB"/>
        </w:rPr>
      </w:pPr>
      <w:r w:rsidRPr="0008764F">
        <w:rPr>
          <w:lang w:val="en-GB"/>
        </w:rPr>
        <w:t xml:space="preserve">Evans, E. (2004). </w:t>
      </w:r>
      <w:r w:rsidRPr="0008764F">
        <w:rPr>
          <w:i/>
          <w:iCs/>
          <w:lang w:val="en-GB"/>
        </w:rPr>
        <w:t>Domain-Driven Design: Tackling Complexity in the Heart of Software</w:t>
      </w:r>
      <w:r w:rsidRPr="0008764F">
        <w:rPr>
          <w:lang w:val="en-GB"/>
        </w:rPr>
        <w:t>. Addison-Wesley.</w:t>
      </w:r>
    </w:p>
    <w:p w14:paraId="5CBA6450" w14:textId="77777777" w:rsidR="00240111" w:rsidRPr="0008764F" w:rsidRDefault="00240111" w:rsidP="00240111">
      <w:pPr>
        <w:numPr>
          <w:ilvl w:val="0"/>
          <w:numId w:val="4"/>
        </w:numPr>
        <w:rPr>
          <w:lang w:val="en-GB"/>
        </w:rPr>
      </w:pPr>
      <w:r w:rsidRPr="0008764F">
        <w:rPr>
          <w:lang w:val="en-GB"/>
        </w:rPr>
        <w:t xml:space="preserve">Fowler, M. (2002). </w:t>
      </w:r>
      <w:r w:rsidRPr="0008764F">
        <w:rPr>
          <w:i/>
          <w:iCs/>
          <w:lang w:val="en-GB"/>
        </w:rPr>
        <w:t>Patterns of Enterprise Application Architecture</w:t>
      </w:r>
      <w:r w:rsidRPr="0008764F">
        <w:rPr>
          <w:lang w:val="en-GB"/>
        </w:rPr>
        <w:t>. Addison-Wesley.</w:t>
      </w:r>
    </w:p>
    <w:p w14:paraId="75A72C9F" w14:textId="77777777" w:rsidR="00240111" w:rsidRPr="0008764F" w:rsidRDefault="00240111" w:rsidP="00240111">
      <w:pPr>
        <w:numPr>
          <w:ilvl w:val="0"/>
          <w:numId w:val="4"/>
        </w:numPr>
        <w:rPr>
          <w:lang w:val="en-GB"/>
        </w:rPr>
      </w:pPr>
      <w:r w:rsidRPr="0008764F">
        <w:rPr>
          <w:lang w:val="en-GB"/>
        </w:rPr>
        <w:t xml:space="preserve">Larman, C. (2004). </w:t>
      </w:r>
      <w:r w:rsidRPr="0008764F">
        <w:rPr>
          <w:i/>
          <w:iCs/>
          <w:lang w:val="en-GB"/>
        </w:rPr>
        <w:t>Applying UML and Patterns: An Introduction to Object-Oriented Analysis and Design and Iterative Development</w:t>
      </w:r>
      <w:r w:rsidRPr="0008764F">
        <w:rPr>
          <w:lang w:val="en-GB"/>
        </w:rPr>
        <w:t>. Pearson Education.</w:t>
      </w:r>
    </w:p>
    <w:p w14:paraId="2967CE9E" w14:textId="77777777" w:rsidR="00240111" w:rsidRPr="0008764F" w:rsidRDefault="00240111" w:rsidP="00240111">
      <w:pPr>
        <w:numPr>
          <w:ilvl w:val="0"/>
          <w:numId w:val="4"/>
        </w:numPr>
        <w:rPr>
          <w:lang w:val="en-GB"/>
        </w:rPr>
      </w:pPr>
      <w:r w:rsidRPr="0008764F">
        <w:rPr>
          <w:lang w:val="en-GB"/>
        </w:rPr>
        <w:t xml:space="preserve">Martin, R. C. (2003). </w:t>
      </w:r>
      <w:r w:rsidRPr="0008764F">
        <w:rPr>
          <w:i/>
          <w:iCs/>
          <w:lang w:val="en-GB"/>
        </w:rPr>
        <w:t>Agile Software Development: Principles, Patterns, and Practices</w:t>
      </w:r>
      <w:r w:rsidRPr="0008764F">
        <w:rPr>
          <w:lang w:val="en-GB"/>
        </w:rPr>
        <w:t>. Prentice Hall.</w:t>
      </w:r>
    </w:p>
    <w:p w14:paraId="0E6E4ACF" w14:textId="77777777" w:rsidR="00240111" w:rsidRPr="0008764F" w:rsidRDefault="00240111" w:rsidP="00240111">
      <w:pPr>
        <w:numPr>
          <w:ilvl w:val="0"/>
          <w:numId w:val="4"/>
        </w:numPr>
        <w:rPr>
          <w:lang w:val="en-GB"/>
        </w:rPr>
      </w:pPr>
      <w:r w:rsidRPr="0008764F">
        <w:rPr>
          <w:lang w:val="en-GB"/>
        </w:rPr>
        <w:t xml:space="preserve">Pressman, R. S. (2005). </w:t>
      </w:r>
      <w:r w:rsidRPr="0008764F">
        <w:rPr>
          <w:i/>
          <w:iCs/>
          <w:lang w:val="en-GB"/>
        </w:rPr>
        <w:t>Software Engineering: A Practitioner's Approach</w:t>
      </w:r>
      <w:r w:rsidRPr="0008764F">
        <w:rPr>
          <w:lang w:val="en-GB"/>
        </w:rPr>
        <w:t>. McGraw-Hill.</w:t>
      </w:r>
    </w:p>
    <w:p w14:paraId="789E18E2" w14:textId="77777777" w:rsidR="00240111" w:rsidRPr="0008764F" w:rsidRDefault="00240111" w:rsidP="00240111"/>
    <w:p w14:paraId="0CC2A044" w14:textId="507E01FF" w:rsidR="00240111" w:rsidRPr="0008764F" w:rsidRDefault="00240111" w:rsidP="00240111">
      <w:pPr>
        <w:pStyle w:val="Heading2"/>
        <w:rPr>
          <w:color w:val="auto"/>
        </w:rPr>
      </w:pPr>
      <w:bookmarkStart w:id="5" w:name="_Toc184026259"/>
      <w:r w:rsidRPr="0008764F">
        <w:rPr>
          <w:color w:val="auto"/>
        </w:rPr>
        <w:t>Pros and Cons of Builder Pattern</w:t>
      </w:r>
      <w:bookmarkEnd w:id="5"/>
    </w:p>
    <w:p w14:paraId="0D15750F" w14:textId="77777777" w:rsidR="00240111" w:rsidRPr="0008764F" w:rsidRDefault="00240111" w:rsidP="00240111">
      <w:pPr>
        <w:rPr>
          <w:b/>
          <w:bCs/>
          <w:lang w:val="en-GB"/>
        </w:rPr>
      </w:pPr>
      <w:r w:rsidRPr="0008764F">
        <w:rPr>
          <w:b/>
          <w:bCs/>
          <w:lang w:val="en-GB"/>
        </w:rPr>
        <w:t>Pros</w:t>
      </w:r>
    </w:p>
    <w:p w14:paraId="0B38889C" w14:textId="77777777" w:rsidR="00240111" w:rsidRPr="0008764F" w:rsidRDefault="00240111" w:rsidP="00240111">
      <w:pPr>
        <w:numPr>
          <w:ilvl w:val="0"/>
          <w:numId w:val="5"/>
        </w:numPr>
        <w:rPr>
          <w:lang w:val="en-GB"/>
        </w:rPr>
      </w:pPr>
      <w:r w:rsidRPr="0008764F">
        <w:rPr>
          <w:b/>
          <w:bCs/>
          <w:lang w:val="en-GB"/>
        </w:rPr>
        <w:t>Encapsulation of Construction Logic</w:t>
      </w:r>
    </w:p>
    <w:p w14:paraId="12DD7914" w14:textId="77777777" w:rsidR="00240111" w:rsidRPr="0008764F" w:rsidRDefault="00240111" w:rsidP="00240111">
      <w:pPr>
        <w:numPr>
          <w:ilvl w:val="1"/>
          <w:numId w:val="5"/>
        </w:numPr>
        <w:rPr>
          <w:lang w:val="en-GB"/>
        </w:rPr>
      </w:pPr>
      <w:r w:rsidRPr="0008764F">
        <w:rPr>
          <w:lang w:val="en-GB"/>
        </w:rPr>
        <w:t xml:space="preserve">The pattern encapsulates the construction process, making the creation of complex objects more manageable and reducing the complexity in client code (Gamma, Helm, Johnson, &amp; </w:t>
      </w:r>
      <w:proofErr w:type="spellStart"/>
      <w:r w:rsidRPr="0008764F">
        <w:rPr>
          <w:lang w:val="en-GB"/>
        </w:rPr>
        <w:t>Vlissides</w:t>
      </w:r>
      <w:proofErr w:type="spellEnd"/>
      <w:r w:rsidRPr="0008764F">
        <w:rPr>
          <w:lang w:val="en-GB"/>
        </w:rPr>
        <w:t>, 1994).</w:t>
      </w:r>
    </w:p>
    <w:p w14:paraId="557AB4C7" w14:textId="77777777" w:rsidR="00240111" w:rsidRPr="0008764F" w:rsidRDefault="00240111" w:rsidP="00240111">
      <w:pPr>
        <w:numPr>
          <w:ilvl w:val="0"/>
          <w:numId w:val="5"/>
        </w:numPr>
        <w:rPr>
          <w:lang w:val="en-GB"/>
        </w:rPr>
      </w:pPr>
      <w:r w:rsidRPr="0008764F">
        <w:rPr>
          <w:b/>
          <w:bCs/>
          <w:lang w:val="en-GB"/>
        </w:rPr>
        <w:t>Improved Readability and Maintainability</w:t>
      </w:r>
    </w:p>
    <w:p w14:paraId="5F761F31" w14:textId="77777777" w:rsidR="00240111" w:rsidRPr="0008764F" w:rsidRDefault="00240111" w:rsidP="00240111">
      <w:pPr>
        <w:numPr>
          <w:ilvl w:val="1"/>
          <w:numId w:val="5"/>
        </w:numPr>
        <w:rPr>
          <w:lang w:val="en-GB"/>
        </w:rPr>
      </w:pPr>
      <w:r w:rsidRPr="0008764F">
        <w:rPr>
          <w:lang w:val="en-GB"/>
        </w:rPr>
        <w:t>The step-by-step construction approach results in more readable code, as each step in the construction process is explicitly defined (Fowler, 2002).</w:t>
      </w:r>
    </w:p>
    <w:p w14:paraId="51978007" w14:textId="77777777" w:rsidR="00240111" w:rsidRPr="0008764F" w:rsidRDefault="00240111" w:rsidP="00240111">
      <w:pPr>
        <w:numPr>
          <w:ilvl w:val="0"/>
          <w:numId w:val="5"/>
        </w:numPr>
        <w:rPr>
          <w:lang w:val="en-GB"/>
        </w:rPr>
      </w:pPr>
      <w:r w:rsidRPr="0008764F">
        <w:rPr>
          <w:b/>
          <w:bCs/>
          <w:lang w:val="en-GB"/>
        </w:rPr>
        <w:t>Support for Immutability</w:t>
      </w:r>
    </w:p>
    <w:p w14:paraId="3C177598" w14:textId="77777777" w:rsidR="00240111" w:rsidRPr="0008764F" w:rsidRDefault="00240111" w:rsidP="00240111">
      <w:pPr>
        <w:numPr>
          <w:ilvl w:val="1"/>
          <w:numId w:val="5"/>
        </w:numPr>
        <w:rPr>
          <w:lang w:val="en-GB"/>
        </w:rPr>
      </w:pPr>
      <w:r w:rsidRPr="0008764F">
        <w:rPr>
          <w:lang w:val="en-GB"/>
        </w:rPr>
        <w:t>By building objects step-by-step, the Builder pattern supports creating immutable objects, which are particularly beneficial in multi-threaded environments (Bloch, 2008).</w:t>
      </w:r>
    </w:p>
    <w:p w14:paraId="6B071505" w14:textId="77777777" w:rsidR="00240111" w:rsidRPr="0008764F" w:rsidRDefault="00240111" w:rsidP="00240111">
      <w:pPr>
        <w:numPr>
          <w:ilvl w:val="0"/>
          <w:numId w:val="5"/>
        </w:numPr>
        <w:rPr>
          <w:lang w:val="en-GB"/>
        </w:rPr>
      </w:pPr>
      <w:r w:rsidRPr="0008764F">
        <w:rPr>
          <w:b/>
          <w:bCs/>
          <w:lang w:val="en-GB"/>
        </w:rPr>
        <w:t>Flexibility in Object Construction</w:t>
      </w:r>
    </w:p>
    <w:p w14:paraId="09BE41A1" w14:textId="77777777" w:rsidR="00240111" w:rsidRPr="0008764F" w:rsidRDefault="00240111" w:rsidP="00240111">
      <w:pPr>
        <w:numPr>
          <w:ilvl w:val="1"/>
          <w:numId w:val="5"/>
        </w:numPr>
        <w:rPr>
          <w:lang w:val="en-GB"/>
        </w:rPr>
      </w:pPr>
      <w:r w:rsidRPr="0008764F">
        <w:rPr>
          <w:lang w:val="en-GB"/>
        </w:rPr>
        <w:t>The same Builder can produce different representations or configurations of an object, allowing for greater flexibility (Gamma et al., 1994).</w:t>
      </w:r>
    </w:p>
    <w:p w14:paraId="62E864AD" w14:textId="77777777" w:rsidR="00240111" w:rsidRPr="0008764F" w:rsidRDefault="00240111" w:rsidP="00240111">
      <w:pPr>
        <w:numPr>
          <w:ilvl w:val="0"/>
          <w:numId w:val="5"/>
        </w:numPr>
        <w:rPr>
          <w:lang w:val="en-GB"/>
        </w:rPr>
      </w:pPr>
      <w:r w:rsidRPr="0008764F">
        <w:rPr>
          <w:b/>
          <w:bCs/>
          <w:lang w:val="en-GB"/>
        </w:rPr>
        <w:t>Reduction of Constructor Overload</w:t>
      </w:r>
    </w:p>
    <w:p w14:paraId="086B1A9E" w14:textId="77777777" w:rsidR="00240111" w:rsidRPr="0008764F" w:rsidRDefault="00240111" w:rsidP="00240111">
      <w:pPr>
        <w:numPr>
          <w:ilvl w:val="1"/>
          <w:numId w:val="5"/>
        </w:numPr>
        <w:rPr>
          <w:lang w:val="en-GB"/>
        </w:rPr>
      </w:pPr>
      <w:r w:rsidRPr="0008764F">
        <w:rPr>
          <w:lang w:val="en-GB"/>
        </w:rPr>
        <w:t>Instead of using multiple constructors to handle different configurations, the Builder pattern organizes the configuration steps more cleanly (Martin, 2003).</w:t>
      </w:r>
    </w:p>
    <w:p w14:paraId="0FE8C3BE" w14:textId="77777777" w:rsidR="00240111" w:rsidRPr="0008764F" w:rsidRDefault="00240111" w:rsidP="00240111">
      <w:pPr>
        <w:numPr>
          <w:ilvl w:val="0"/>
          <w:numId w:val="5"/>
        </w:numPr>
        <w:rPr>
          <w:lang w:val="en-GB"/>
        </w:rPr>
      </w:pPr>
      <w:r w:rsidRPr="0008764F">
        <w:rPr>
          <w:b/>
          <w:bCs/>
          <w:lang w:val="en-GB"/>
        </w:rPr>
        <w:t>Ease of Extensibility</w:t>
      </w:r>
    </w:p>
    <w:p w14:paraId="6FAA072B" w14:textId="77777777" w:rsidR="00240111" w:rsidRPr="0008764F" w:rsidRDefault="00240111" w:rsidP="00240111">
      <w:pPr>
        <w:numPr>
          <w:ilvl w:val="1"/>
          <w:numId w:val="5"/>
        </w:numPr>
        <w:rPr>
          <w:lang w:val="en-GB"/>
        </w:rPr>
      </w:pPr>
      <w:r w:rsidRPr="0008764F">
        <w:rPr>
          <w:lang w:val="en-GB"/>
        </w:rPr>
        <w:t>Adding new steps or attributes to the construction process is straightforward, which makes it easier to extend the functionality without modifying existing code (Evans, 2004).</w:t>
      </w:r>
    </w:p>
    <w:p w14:paraId="3EE11117" w14:textId="77777777" w:rsidR="00240111" w:rsidRPr="0008764F" w:rsidRDefault="00240111" w:rsidP="00240111">
      <w:pPr>
        <w:rPr>
          <w:b/>
          <w:bCs/>
          <w:lang w:val="en-GB"/>
        </w:rPr>
      </w:pPr>
      <w:r w:rsidRPr="0008764F">
        <w:rPr>
          <w:b/>
          <w:bCs/>
          <w:lang w:val="en-GB"/>
        </w:rPr>
        <w:t>Cons</w:t>
      </w:r>
    </w:p>
    <w:p w14:paraId="5B5986E8" w14:textId="77777777" w:rsidR="00240111" w:rsidRPr="0008764F" w:rsidRDefault="00240111" w:rsidP="00240111">
      <w:pPr>
        <w:numPr>
          <w:ilvl w:val="0"/>
          <w:numId w:val="6"/>
        </w:numPr>
        <w:rPr>
          <w:lang w:val="en-GB"/>
        </w:rPr>
      </w:pPr>
      <w:r w:rsidRPr="0008764F">
        <w:rPr>
          <w:b/>
          <w:bCs/>
          <w:lang w:val="en-GB"/>
        </w:rPr>
        <w:t>Increased Complexity</w:t>
      </w:r>
    </w:p>
    <w:p w14:paraId="14994D2C" w14:textId="77777777" w:rsidR="00240111" w:rsidRPr="0008764F" w:rsidRDefault="00240111" w:rsidP="00240111">
      <w:pPr>
        <w:numPr>
          <w:ilvl w:val="1"/>
          <w:numId w:val="6"/>
        </w:numPr>
        <w:rPr>
          <w:lang w:val="en-GB"/>
        </w:rPr>
      </w:pPr>
      <w:r w:rsidRPr="0008764F">
        <w:rPr>
          <w:lang w:val="en-GB"/>
        </w:rPr>
        <w:t>The implementation of the Builder pattern involves creating additional classes (e.g., Director and Builder), which may introduce unnecessary complexity for simple objects (Gamma et al., 1994).</w:t>
      </w:r>
    </w:p>
    <w:p w14:paraId="5832511F" w14:textId="77777777" w:rsidR="00240111" w:rsidRPr="0008764F" w:rsidRDefault="00240111" w:rsidP="00240111">
      <w:pPr>
        <w:numPr>
          <w:ilvl w:val="0"/>
          <w:numId w:val="6"/>
        </w:numPr>
        <w:rPr>
          <w:lang w:val="en-GB"/>
        </w:rPr>
      </w:pPr>
      <w:r w:rsidRPr="0008764F">
        <w:rPr>
          <w:b/>
          <w:bCs/>
          <w:lang w:val="en-GB"/>
        </w:rPr>
        <w:t>Overhead for Simple Objects</w:t>
      </w:r>
    </w:p>
    <w:p w14:paraId="1D5EFEAF" w14:textId="77777777" w:rsidR="00240111" w:rsidRPr="0008764F" w:rsidRDefault="00240111" w:rsidP="00240111">
      <w:pPr>
        <w:numPr>
          <w:ilvl w:val="1"/>
          <w:numId w:val="6"/>
        </w:numPr>
        <w:rPr>
          <w:lang w:val="en-GB"/>
        </w:rPr>
      </w:pPr>
      <w:r w:rsidRPr="0008764F">
        <w:rPr>
          <w:lang w:val="en-GB"/>
        </w:rPr>
        <w:t>For objects that don’t require complex construction, using the Builder pattern can lead to redundant code and unnecessary boilerplate (Fowler, 2002).</w:t>
      </w:r>
    </w:p>
    <w:p w14:paraId="605D530B" w14:textId="77777777" w:rsidR="00240111" w:rsidRPr="0008764F" w:rsidRDefault="00240111" w:rsidP="00240111">
      <w:pPr>
        <w:numPr>
          <w:ilvl w:val="0"/>
          <w:numId w:val="6"/>
        </w:numPr>
        <w:rPr>
          <w:lang w:val="en-GB"/>
        </w:rPr>
      </w:pPr>
      <w:r w:rsidRPr="0008764F">
        <w:rPr>
          <w:b/>
          <w:bCs/>
          <w:lang w:val="en-GB"/>
        </w:rPr>
        <w:t>Dependency on Director</w:t>
      </w:r>
    </w:p>
    <w:p w14:paraId="7747B42B" w14:textId="77777777" w:rsidR="00240111" w:rsidRPr="0008764F" w:rsidRDefault="00240111" w:rsidP="00240111">
      <w:pPr>
        <w:numPr>
          <w:ilvl w:val="1"/>
          <w:numId w:val="6"/>
        </w:numPr>
        <w:rPr>
          <w:lang w:val="en-GB"/>
        </w:rPr>
      </w:pPr>
      <w:r w:rsidRPr="0008764F">
        <w:rPr>
          <w:lang w:val="en-GB"/>
        </w:rPr>
        <w:t>In some implementations, the Director class might tightly couple the construction process, reducing flexibility in object creation (Martin, 2003).</w:t>
      </w:r>
    </w:p>
    <w:p w14:paraId="14D7DA66" w14:textId="77777777" w:rsidR="00240111" w:rsidRPr="0008764F" w:rsidRDefault="00240111" w:rsidP="00240111">
      <w:pPr>
        <w:numPr>
          <w:ilvl w:val="0"/>
          <w:numId w:val="6"/>
        </w:numPr>
        <w:rPr>
          <w:lang w:val="en-GB"/>
        </w:rPr>
      </w:pPr>
      <w:r w:rsidRPr="0008764F">
        <w:rPr>
          <w:b/>
          <w:bCs/>
          <w:lang w:val="en-GB"/>
        </w:rPr>
        <w:t>Difficult to Integrate with Existing Systems</w:t>
      </w:r>
    </w:p>
    <w:p w14:paraId="37E22970" w14:textId="77777777" w:rsidR="00240111" w:rsidRPr="0008764F" w:rsidRDefault="00240111" w:rsidP="00240111">
      <w:pPr>
        <w:numPr>
          <w:ilvl w:val="1"/>
          <w:numId w:val="6"/>
        </w:numPr>
        <w:rPr>
          <w:lang w:val="en-GB"/>
        </w:rPr>
      </w:pPr>
      <w:r w:rsidRPr="0008764F">
        <w:rPr>
          <w:lang w:val="en-GB"/>
        </w:rPr>
        <w:t>Introducing the Builder pattern into an existing system may require refactoring and reorganization, which could be resource-intensive (Bloch, 2008).</w:t>
      </w:r>
    </w:p>
    <w:p w14:paraId="7A5C71DE" w14:textId="77777777" w:rsidR="00240111" w:rsidRPr="0008764F" w:rsidRDefault="00240111" w:rsidP="00240111">
      <w:pPr>
        <w:numPr>
          <w:ilvl w:val="0"/>
          <w:numId w:val="6"/>
        </w:numPr>
        <w:rPr>
          <w:lang w:val="en-GB"/>
        </w:rPr>
      </w:pPr>
      <w:r w:rsidRPr="0008764F">
        <w:rPr>
          <w:b/>
          <w:bCs/>
          <w:lang w:val="en-GB"/>
        </w:rPr>
        <w:t>Not Always Intuitive</w:t>
      </w:r>
    </w:p>
    <w:p w14:paraId="47895D17" w14:textId="77777777" w:rsidR="00240111" w:rsidRPr="0008764F" w:rsidRDefault="00240111" w:rsidP="00240111">
      <w:pPr>
        <w:numPr>
          <w:ilvl w:val="1"/>
          <w:numId w:val="6"/>
        </w:numPr>
        <w:rPr>
          <w:lang w:val="en-GB"/>
        </w:rPr>
      </w:pPr>
      <w:r w:rsidRPr="0008764F">
        <w:rPr>
          <w:lang w:val="en-GB"/>
        </w:rPr>
        <w:t>For developers unfamiliar with the pattern, understanding and implementing the Builder pattern may require a steep learning curve (Gamma et al., 1994).</w:t>
      </w:r>
    </w:p>
    <w:p w14:paraId="52FEAE82" w14:textId="77777777" w:rsidR="00240111" w:rsidRPr="0008764F" w:rsidRDefault="00240111" w:rsidP="00240111">
      <w:pPr>
        <w:rPr>
          <w:b/>
          <w:bCs/>
          <w:lang w:val="en-GB"/>
        </w:rPr>
      </w:pPr>
      <w:r w:rsidRPr="0008764F">
        <w:rPr>
          <w:b/>
          <w:bCs/>
          <w:lang w:val="en-GB"/>
        </w:rPr>
        <w:t>References</w:t>
      </w:r>
    </w:p>
    <w:p w14:paraId="0F798D2B" w14:textId="77777777" w:rsidR="00240111" w:rsidRPr="0008764F" w:rsidRDefault="00240111" w:rsidP="00240111">
      <w:pPr>
        <w:numPr>
          <w:ilvl w:val="0"/>
          <w:numId w:val="7"/>
        </w:numPr>
        <w:rPr>
          <w:lang w:val="en-GB"/>
        </w:rPr>
      </w:pPr>
      <w:r w:rsidRPr="0008764F">
        <w:rPr>
          <w:lang w:val="en-GB"/>
        </w:rPr>
        <w:t xml:space="preserve">Gamma, E., Helm, R., Johnson, R., &amp; </w:t>
      </w:r>
      <w:proofErr w:type="spellStart"/>
      <w:r w:rsidRPr="0008764F">
        <w:rPr>
          <w:lang w:val="en-GB"/>
        </w:rPr>
        <w:t>Vlissides</w:t>
      </w:r>
      <w:proofErr w:type="spellEnd"/>
      <w:r w:rsidRPr="0008764F">
        <w:rPr>
          <w:lang w:val="en-GB"/>
        </w:rPr>
        <w:t xml:space="preserve">, J. (1994). </w:t>
      </w:r>
      <w:r w:rsidRPr="0008764F">
        <w:rPr>
          <w:i/>
          <w:iCs/>
          <w:lang w:val="en-GB"/>
        </w:rPr>
        <w:t>Design Patterns: Elements of Reusable Object-Oriented Software</w:t>
      </w:r>
      <w:r w:rsidRPr="0008764F">
        <w:rPr>
          <w:lang w:val="en-GB"/>
        </w:rPr>
        <w:t>. Addison-Wesley.</w:t>
      </w:r>
    </w:p>
    <w:p w14:paraId="4529593A" w14:textId="77777777" w:rsidR="00240111" w:rsidRPr="0008764F" w:rsidRDefault="00240111" w:rsidP="00240111">
      <w:pPr>
        <w:numPr>
          <w:ilvl w:val="0"/>
          <w:numId w:val="7"/>
        </w:numPr>
        <w:rPr>
          <w:lang w:val="en-GB"/>
        </w:rPr>
      </w:pPr>
      <w:r w:rsidRPr="0008764F">
        <w:rPr>
          <w:lang w:val="en-GB"/>
        </w:rPr>
        <w:t xml:space="preserve">Bloch, J. (2008). </w:t>
      </w:r>
      <w:r w:rsidRPr="0008764F">
        <w:rPr>
          <w:i/>
          <w:iCs/>
          <w:lang w:val="en-GB"/>
        </w:rPr>
        <w:t>Effective Java</w:t>
      </w:r>
      <w:r w:rsidRPr="0008764F">
        <w:rPr>
          <w:lang w:val="en-GB"/>
        </w:rPr>
        <w:t xml:space="preserve"> (2nd Edition). Addison-Wesley.</w:t>
      </w:r>
    </w:p>
    <w:p w14:paraId="5E50DF29" w14:textId="77777777" w:rsidR="00240111" w:rsidRPr="0008764F" w:rsidRDefault="00240111" w:rsidP="00240111">
      <w:pPr>
        <w:numPr>
          <w:ilvl w:val="0"/>
          <w:numId w:val="7"/>
        </w:numPr>
        <w:rPr>
          <w:lang w:val="en-GB"/>
        </w:rPr>
      </w:pPr>
      <w:r w:rsidRPr="0008764F">
        <w:rPr>
          <w:lang w:val="en-GB"/>
        </w:rPr>
        <w:t xml:space="preserve">Fowler, M. (2002). </w:t>
      </w:r>
      <w:r w:rsidRPr="0008764F">
        <w:rPr>
          <w:i/>
          <w:iCs/>
          <w:lang w:val="en-GB"/>
        </w:rPr>
        <w:t>Patterns of Enterprise Application Architecture</w:t>
      </w:r>
      <w:r w:rsidRPr="0008764F">
        <w:rPr>
          <w:lang w:val="en-GB"/>
        </w:rPr>
        <w:t>. Addison-Wesley.</w:t>
      </w:r>
    </w:p>
    <w:p w14:paraId="5F8E009C" w14:textId="77777777" w:rsidR="00240111" w:rsidRPr="0008764F" w:rsidRDefault="00240111" w:rsidP="00240111">
      <w:pPr>
        <w:numPr>
          <w:ilvl w:val="0"/>
          <w:numId w:val="7"/>
        </w:numPr>
        <w:rPr>
          <w:lang w:val="en-GB"/>
        </w:rPr>
      </w:pPr>
      <w:r w:rsidRPr="0008764F">
        <w:rPr>
          <w:lang w:val="en-GB"/>
        </w:rPr>
        <w:t xml:space="preserve">Martin, R. C. (2003). </w:t>
      </w:r>
      <w:r w:rsidRPr="0008764F">
        <w:rPr>
          <w:i/>
          <w:iCs/>
          <w:lang w:val="en-GB"/>
        </w:rPr>
        <w:t>Agile Software Development: Principles, Patterns, and Practices</w:t>
      </w:r>
      <w:r w:rsidRPr="0008764F">
        <w:rPr>
          <w:lang w:val="en-GB"/>
        </w:rPr>
        <w:t>. Prentice Hall.</w:t>
      </w:r>
    </w:p>
    <w:p w14:paraId="65BA3CE8" w14:textId="77777777" w:rsidR="00240111" w:rsidRPr="0008764F" w:rsidRDefault="00240111" w:rsidP="00240111">
      <w:pPr>
        <w:numPr>
          <w:ilvl w:val="0"/>
          <w:numId w:val="7"/>
        </w:numPr>
        <w:rPr>
          <w:lang w:val="en-GB"/>
        </w:rPr>
      </w:pPr>
      <w:r w:rsidRPr="0008764F">
        <w:rPr>
          <w:lang w:val="en-GB"/>
        </w:rPr>
        <w:t xml:space="preserve">Evans, E. (2004). </w:t>
      </w:r>
      <w:r w:rsidRPr="0008764F">
        <w:rPr>
          <w:i/>
          <w:iCs/>
          <w:lang w:val="en-GB"/>
        </w:rPr>
        <w:t>Domain-Driven Design: Tackling Complexity in the Heart of Software</w:t>
      </w:r>
      <w:r w:rsidRPr="0008764F">
        <w:rPr>
          <w:lang w:val="en-GB"/>
        </w:rPr>
        <w:t>. Addison-Wesley.</w:t>
      </w:r>
    </w:p>
    <w:p w14:paraId="34BF8120" w14:textId="77777777" w:rsidR="00240111" w:rsidRPr="0008764F" w:rsidRDefault="00240111" w:rsidP="00240111">
      <w:pPr>
        <w:rPr>
          <w:lang w:val="en-GB"/>
        </w:rPr>
      </w:pPr>
      <w:r w:rsidRPr="0008764F">
        <w:rPr>
          <w:lang w:val="en-GB"/>
        </w:rPr>
        <w:t>This balanced view provides insight into the Builder pattern's suitability for applications with varying levels of object complexity.</w:t>
      </w:r>
    </w:p>
    <w:p w14:paraId="0CF38DC0" w14:textId="77777777" w:rsidR="00240111" w:rsidRPr="0008764F" w:rsidRDefault="00240111" w:rsidP="00240111"/>
    <w:p w14:paraId="1A94CAE7" w14:textId="33A01AE7" w:rsidR="00240111" w:rsidRPr="0008764F" w:rsidRDefault="00240111" w:rsidP="00240111">
      <w:pPr>
        <w:pStyle w:val="Heading2"/>
        <w:rPr>
          <w:color w:val="auto"/>
        </w:rPr>
      </w:pPr>
      <w:bookmarkStart w:id="6" w:name="_Toc184026260"/>
      <w:r w:rsidRPr="0008764F">
        <w:rPr>
          <w:color w:val="auto"/>
        </w:rPr>
        <w:t>Pros and Cons of Strategy Pattern</w:t>
      </w:r>
      <w:bookmarkEnd w:id="6"/>
    </w:p>
    <w:p w14:paraId="13F1F8BE" w14:textId="77777777" w:rsidR="00240111" w:rsidRPr="0008764F" w:rsidRDefault="00240111" w:rsidP="00240111">
      <w:pPr>
        <w:rPr>
          <w:b/>
          <w:bCs/>
          <w:lang w:val="en-GB"/>
        </w:rPr>
      </w:pPr>
      <w:r w:rsidRPr="0008764F">
        <w:rPr>
          <w:b/>
          <w:bCs/>
          <w:lang w:val="en-GB"/>
        </w:rPr>
        <w:t>Pros</w:t>
      </w:r>
    </w:p>
    <w:p w14:paraId="44E0458C" w14:textId="77777777" w:rsidR="00240111" w:rsidRPr="0008764F" w:rsidRDefault="00240111" w:rsidP="00240111">
      <w:pPr>
        <w:numPr>
          <w:ilvl w:val="0"/>
          <w:numId w:val="8"/>
        </w:numPr>
        <w:rPr>
          <w:lang w:val="en-GB"/>
        </w:rPr>
      </w:pPr>
      <w:r w:rsidRPr="0008764F">
        <w:rPr>
          <w:b/>
          <w:bCs/>
          <w:lang w:val="en-GB"/>
        </w:rPr>
        <w:t>Promotes the Open-Closed Principle</w:t>
      </w:r>
    </w:p>
    <w:p w14:paraId="6AD8F25C" w14:textId="77777777" w:rsidR="00240111" w:rsidRPr="0008764F" w:rsidRDefault="00240111" w:rsidP="00240111">
      <w:pPr>
        <w:numPr>
          <w:ilvl w:val="1"/>
          <w:numId w:val="8"/>
        </w:numPr>
        <w:rPr>
          <w:lang w:val="en-GB"/>
        </w:rPr>
      </w:pPr>
      <w:r w:rsidRPr="0008764F">
        <w:rPr>
          <w:lang w:val="en-GB"/>
        </w:rPr>
        <w:t xml:space="preserve">The Strategy pattern enables adding new strategies without modifying existing code, adhering to the principle of keeping code open for extension but closed for modification (Gamma, Helm, Johnson, &amp; </w:t>
      </w:r>
      <w:proofErr w:type="spellStart"/>
      <w:r w:rsidRPr="0008764F">
        <w:rPr>
          <w:lang w:val="en-GB"/>
        </w:rPr>
        <w:t>Vlissides</w:t>
      </w:r>
      <w:proofErr w:type="spellEnd"/>
      <w:r w:rsidRPr="0008764F">
        <w:rPr>
          <w:lang w:val="en-GB"/>
        </w:rPr>
        <w:t>, 1994).</w:t>
      </w:r>
    </w:p>
    <w:p w14:paraId="1FD69FD8" w14:textId="77777777" w:rsidR="00240111" w:rsidRPr="0008764F" w:rsidRDefault="00240111" w:rsidP="00240111">
      <w:pPr>
        <w:numPr>
          <w:ilvl w:val="0"/>
          <w:numId w:val="8"/>
        </w:numPr>
        <w:rPr>
          <w:lang w:val="en-GB"/>
        </w:rPr>
      </w:pPr>
      <w:r w:rsidRPr="0008764F">
        <w:rPr>
          <w:b/>
          <w:bCs/>
          <w:lang w:val="en-GB"/>
        </w:rPr>
        <w:t xml:space="preserve">Encapsulation of </w:t>
      </w:r>
      <w:proofErr w:type="spellStart"/>
      <w:r w:rsidRPr="0008764F">
        <w:rPr>
          <w:b/>
          <w:bCs/>
          <w:lang w:val="en-GB"/>
        </w:rPr>
        <w:t>Behavior</w:t>
      </w:r>
      <w:proofErr w:type="spellEnd"/>
    </w:p>
    <w:p w14:paraId="07BEF504" w14:textId="77777777" w:rsidR="00240111" w:rsidRPr="0008764F" w:rsidRDefault="00240111" w:rsidP="00240111">
      <w:pPr>
        <w:numPr>
          <w:ilvl w:val="1"/>
          <w:numId w:val="8"/>
        </w:numPr>
        <w:rPr>
          <w:lang w:val="en-GB"/>
        </w:rPr>
      </w:pPr>
      <w:r w:rsidRPr="0008764F">
        <w:rPr>
          <w:lang w:val="en-GB"/>
        </w:rPr>
        <w:t>By encapsulating algorithms in separate classes, the pattern improves modularity and separates concerns, making code easier to maintain and test (Larman, 2004).</w:t>
      </w:r>
    </w:p>
    <w:p w14:paraId="43CA623C" w14:textId="77777777" w:rsidR="00240111" w:rsidRPr="0008764F" w:rsidRDefault="00240111" w:rsidP="00240111">
      <w:pPr>
        <w:numPr>
          <w:ilvl w:val="0"/>
          <w:numId w:val="8"/>
        </w:numPr>
        <w:rPr>
          <w:lang w:val="en-GB"/>
        </w:rPr>
      </w:pPr>
      <w:r w:rsidRPr="0008764F">
        <w:rPr>
          <w:b/>
          <w:bCs/>
          <w:lang w:val="en-GB"/>
        </w:rPr>
        <w:t xml:space="preserve">Flexibility in </w:t>
      </w:r>
      <w:proofErr w:type="spellStart"/>
      <w:r w:rsidRPr="0008764F">
        <w:rPr>
          <w:b/>
          <w:bCs/>
          <w:lang w:val="en-GB"/>
        </w:rPr>
        <w:t>Behavior</w:t>
      </w:r>
      <w:proofErr w:type="spellEnd"/>
      <w:r w:rsidRPr="0008764F">
        <w:rPr>
          <w:b/>
          <w:bCs/>
          <w:lang w:val="en-GB"/>
        </w:rPr>
        <w:t xml:space="preserve"> Changes</w:t>
      </w:r>
    </w:p>
    <w:p w14:paraId="46277216" w14:textId="77777777" w:rsidR="00240111" w:rsidRPr="0008764F" w:rsidRDefault="00240111" w:rsidP="00240111">
      <w:pPr>
        <w:numPr>
          <w:ilvl w:val="1"/>
          <w:numId w:val="8"/>
        </w:numPr>
        <w:rPr>
          <w:lang w:val="en-GB"/>
        </w:rPr>
      </w:pPr>
      <w:r w:rsidRPr="0008764F">
        <w:rPr>
          <w:lang w:val="en-GB"/>
        </w:rPr>
        <w:t>The ability to dynamically switch between different strategies at runtime provides significant flexibility in adapting to changing requirements (Fowler, 2002).</w:t>
      </w:r>
    </w:p>
    <w:p w14:paraId="72508B1C" w14:textId="77777777" w:rsidR="00240111" w:rsidRPr="0008764F" w:rsidRDefault="00240111" w:rsidP="00240111">
      <w:pPr>
        <w:numPr>
          <w:ilvl w:val="0"/>
          <w:numId w:val="8"/>
        </w:numPr>
        <w:rPr>
          <w:lang w:val="en-GB"/>
        </w:rPr>
      </w:pPr>
      <w:r w:rsidRPr="0008764F">
        <w:rPr>
          <w:b/>
          <w:bCs/>
          <w:lang w:val="en-GB"/>
        </w:rPr>
        <w:t>Simplifies Complex Conditional Logic</w:t>
      </w:r>
    </w:p>
    <w:p w14:paraId="16F59833" w14:textId="77777777" w:rsidR="00240111" w:rsidRPr="0008764F" w:rsidRDefault="00240111" w:rsidP="00240111">
      <w:pPr>
        <w:numPr>
          <w:ilvl w:val="1"/>
          <w:numId w:val="8"/>
        </w:numPr>
        <w:rPr>
          <w:lang w:val="en-GB"/>
        </w:rPr>
      </w:pPr>
      <w:r w:rsidRPr="0008764F">
        <w:rPr>
          <w:lang w:val="en-GB"/>
        </w:rPr>
        <w:t>Replacing conditional statements with polymorphic strategy implementations reduces code complexity and improves readability (Martin, 2003).</w:t>
      </w:r>
    </w:p>
    <w:p w14:paraId="66DCAD13" w14:textId="77777777" w:rsidR="00240111" w:rsidRPr="0008764F" w:rsidRDefault="00240111" w:rsidP="00240111">
      <w:pPr>
        <w:numPr>
          <w:ilvl w:val="0"/>
          <w:numId w:val="8"/>
        </w:numPr>
        <w:rPr>
          <w:lang w:val="en-GB"/>
        </w:rPr>
      </w:pPr>
      <w:r w:rsidRPr="0008764F">
        <w:rPr>
          <w:b/>
          <w:bCs/>
          <w:lang w:val="en-GB"/>
        </w:rPr>
        <w:t>Encourages Reusability</w:t>
      </w:r>
    </w:p>
    <w:p w14:paraId="3AE895DB" w14:textId="77777777" w:rsidR="00240111" w:rsidRPr="0008764F" w:rsidRDefault="00240111" w:rsidP="00240111">
      <w:pPr>
        <w:numPr>
          <w:ilvl w:val="1"/>
          <w:numId w:val="8"/>
        </w:numPr>
        <w:rPr>
          <w:lang w:val="en-GB"/>
        </w:rPr>
      </w:pPr>
      <w:r w:rsidRPr="0008764F">
        <w:rPr>
          <w:lang w:val="en-GB"/>
        </w:rPr>
        <w:t>Strategies can be reused across different contexts, reducing duplication and encouraging consistency in algorithm implementation (Evans, 2004).</w:t>
      </w:r>
    </w:p>
    <w:p w14:paraId="07C9D83D" w14:textId="77777777" w:rsidR="00240111" w:rsidRPr="0008764F" w:rsidRDefault="00240111" w:rsidP="00240111">
      <w:pPr>
        <w:numPr>
          <w:ilvl w:val="0"/>
          <w:numId w:val="8"/>
        </w:numPr>
        <w:rPr>
          <w:lang w:val="en-GB"/>
        </w:rPr>
      </w:pPr>
      <w:r w:rsidRPr="0008764F">
        <w:rPr>
          <w:b/>
          <w:bCs/>
          <w:lang w:val="en-GB"/>
        </w:rPr>
        <w:t>Testability</w:t>
      </w:r>
    </w:p>
    <w:p w14:paraId="6579624B" w14:textId="77777777" w:rsidR="00240111" w:rsidRPr="0008764F" w:rsidRDefault="00240111" w:rsidP="00240111">
      <w:pPr>
        <w:numPr>
          <w:ilvl w:val="1"/>
          <w:numId w:val="8"/>
        </w:numPr>
        <w:rPr>
          <w:lang w:val="en-GB"/>
        </w:rPr>
      </w:pPr>
      <w:r w:rsidRPr="0008764F">
        <w:rPr>
          <w:lang w:val="en-GB"/>
        </w:rPr>
        <w:t>Each strategy can be unit tested in isolation, ensuring reliability and making debugging easier (Beck, 2003).</w:t>
      </w:r>
    </w:p>
    <w:p w14:paraId="6DF969A1" w14:textId="77777777" w:rsidR="00240111" w:rsidRPr="0008764F" w:rsidRDefault="00240111" w:rsidP="00240111">
      <w:pPr>
        <w:rPr>
          <w:b/>
          <w:bCs/>
          <w:lang w:val="en-GB"/>
        </w:rPr>
      </w:pPr>
      <w:r w:rsidRPr="0008764F">
        <w:rPr>
          <w:b/>
          <w:bCs/>
          <w:lang w:val="en-GB"/>
        </w:rPr>
        <w:t>Cons</w:t>
      </w:r>
    </w:p>
    <w:p w14:paraId="1456246D" w14:textId="77777777" w:rsidR="00240111" w:rsidRPr="0008764F" w:rsidRDefault="00240111" w:rsidP="00240111">
      <w:pPr>
        <w:numPr>
          <w:ilvl w:val="0"/>
          <w:numId w:val="9"/>
        </w:numPr>
        <w:rPr>
          <w:lang w:val="en-GB"/>
        </w:rPr>
      </w:pPr>
      <w:r w:rsidRPr="0008764F">
        <w:rPr>
          <w:b/>
          <w:bCs/>
          <w:lang w:val="en-GB"/>
        </w:rPr>
        <w:t>Increased Number of Classes</w:t>
      </w:r>
    </w:p>
    <w:p w14:paraId="47C02278" w14:textId="77777777" w:rsidR="00240111" w:rsidRPr="0008764F" w:rsidRDefault="00240111" w:rsidP="00240111">
      <w:pPr>
        <w:numPr>
          <w:ilvl w:val="1"/>
          <w:numId w:val="9"/>
        </w:numPr>
        <w:rPr>
          <w:lang w:val="en-GB"/>
        </w:rPr>
      </w:pPr>
      <w:r w:rsidRPr="0008764F">
        <w:rPr>
          <w:lang w:val="en-GB"/>
        </w:rPr>
        <w:t>The Strategy pattern often leads to the creation of many small classes, which can increase the complexity of the system and make navigation harder (Gamma et al., 1994).</w:t>
      </w:r>
    </w:p>
    <w:p w14:paraId="30F72A44" w14:textId="77777777" w:rsidR="00240111" w:rsidRPr="0008764F" w:rsidRDefault="00240111" w:rsidP="00240111">
      <w:pPr>
        <w:numPr>
          <w:ilvl w:val="0"/>
          <w:numId w:val="9"/>
        </w:numPr>
        <w:rPr>
          <w:lang w:val="en-GB"/>
        </w:rPr>
      </w:pPr>
      <w:r w:rsidRPr="0008764F">
        <w:rPr>
          <w:b/>
          <w:bCs/>
          <w:lang w:val="en-GB"/>
        </w:rPr>
        <w:t>Overhead for Simple Algorithms</w:t>
      </w:r>
    </w:p>
    <w:p w14:paraId="151D2FEC" w14:textId="77777777" w:rsidR="00240111" w:rsidRPr="0008764F" w:rsidRDefault="00240111" w:rsidP="00240111">
      <w:pPr>
        <w:numPr>
          <w:ilvl w:val="1"/>
          <w:numId w:val="9"/>
        </w:numPr>
        <w:rPr>
          <w:lang w:val="en-GB"/>
        </w:rPr>
      </w:pPr>
      <w:r w:rsidRPr="0008764F">
        <w:rPr>
          <w:lang w:val="en-GB"/>
        </w:rPr>
        <w:t>For straightforward algorithms or when the set of strategies is unlikely to change, using this pattern may introduce unnecessary overhead (Fowler, 2002).</w:t>
      </w:r>
    </w:p>
    <w:p w14:paraId="1BC43393" w14:textId="77777777" w:rsidR="00240111" w:rsidRPr="0008764F" w:rsidRDefault="00240111" w:rsidP="00240111">
      <w:pPr>
        <w:numPr>
          <w:ilvl w:val="0"/>
          <w:numId w:val="9"/>
        </w:numPr>
        <w:rPr>
          <w:lang w:val="en-GB"/>
        </w:rPr>
      </w:pPr>
      <w:r w:rsidRPr="0008764F">
        <w:rPr>
          <w:b/>
          <w:bCs/>
          <w:lang w:val="en-GB"/>
        </w:rPr>
        <w:t>Complex Client Code</w:t>
      </w:r>
    </w:p>
    <w:p w14:paraId="50FB42C7" w14:textId="77777777" w:rsidR="00240111" w:rsidRPr="0008764F" w:rsidRDefault="00240111" w:rsidP="00240111">
      <w:pPr>
        <w:numPr>
          <w:ilvl w:val="1"/>
          <w:numId w:val="9"/>
        </w:numPr>
        <w:rPr>
          <w:lang w:val="en-GB"/>
        </w:rPr>
      </w:pPr>
      <w:r w:rsidRPr="0008764F">
        <w:rPr>
          <w:lang w:val="en-GB"/>
        </w:rPr>
        <w:t>Clients must be aware of different strategies and ensure the appropriate one is chosen and used, which may increase their complexity (Martin, 2003).</w:t>
      </w:r>
    </w:p>
    <w:p w14:paraId="523DA4DC" w14:textId="77777777" w:rsidR="00240111" w:rsidRPr="0008764F" w:rsidRDefault="00240111" w:rsidP="00240111">
      <w:pPr>
        <w:numPr>
          <w:ilvl w:val="0"/>
          <w:numId w:val="9"/>
        </w:numPr>
        <w:rPr>
          <w:lang w:val="en-GB"/>
        </w:rPr>
      </w:pPr>
      <w:r w:rsidRPr="0008764F">
        <w:rPr>
          <w:b/>
          <w:bCs/>
          <w:lang w:val="en-GB"/>
        </w:rPr>
        <w:t>Limited Code Sharing</w:t>
      </w:r>
    </w:p>
    <w:p w14:paraId="21EA5A39" w14:textId="77777777" w:rsidR="00240111" w:rsidRPr="0008764F" w:rsidRDefault="00240111" w:rsidP="00240111">
      <w:pPr>
        <w:numPr>
          <w:ilvl w:val="1"/>
          <w:numId w:val="9"/>
        </w:numPr>
        <w:rPr>
          <w:lang w:val="en-GB"/>
        </w:rPr>
      </w:pPr>
      <w:r w:rsidRPr="0008764F">
        <w:rPr>
          <w:lang w:val="en-GB"/>
        </w:rPr>
        <w:t xml:space="preserve">Since each strategy encapsulates its own </w:t>
      </w:r>
      <w:proofErr w:type="spellStart"/>
      <w:r w:rsidRPr="0008764F">
        <w:rPr>
          <w:lang w:val="en-GB"/>
        </w:rPr>
        <w:t>behavior</w:t>
      </w:r>
      <w:proofErr w:type="spellEnd"/>
      <w:r w:rsidRPr="0008764F">
        <w:rPr>
          <w:lang w:val="en-GB"/>
        </w:rPr>
        <w:t>, sharing common functionality between strategies may require extra effort or duplication (Evans, 2004).</w:t>
      </w:r>
    </w:p>
    <w:p w14:paraId="36940F6E" w14:textId="77777777" w:rsidR="00240111" w:rsidRPr="0008764F" w:rsidRDefault="00240111" w:rsidP="00240111">
      <w:pPr>
        <w:numPr>
          <w:ilvl w:val="0"/>
          <w:numId w:val="9"/>
        </w:numPr>
        <w:rPr>
          <w:lang w:val="en-GB"/>
        </w:rPr>
      </w:pPr>
      <w:r w:rsidRPr="0008764F">
        <w:rPr>
          <w:b/>
          <w:bCs/>
          <w:lang w:val="en-GB"/>
        </w:rPr>
        <w:t>Difficulty in Managing Dependencies</w:t>
      </w:r>
    </w:p>
    <w:p w14:paraId="6920B6D1" w14:textId="77777777" w:rsidR="00240111" w:rsidRPr="0008764F" w:rsidRDefault="00240111" w:rsidP="00240111">
      <w:pPr>
        <w:numPr>
          <w:ilvl w:val="1"/>
          <w:numId w:val="9"/>
        </w:numPr>
        <w:rPr>
          <w:lang w:val="en-GB"/>
        </w:rPr>
      </w:pPr>
      <w:r w:rsidRPr="0008764F">
        <w:rPr>
          <w:lang w:val="en-GB"/>
        </w:rPr>
        <w:t>Strategies may have dependencies (e.g., shared data or configuration), and managing these dependencies across different strategy implementations can be challenging (Larman, 2004).</w:t>
      </w:r>
    </w:p>
    <w:p w14:paraId="2712512F" w14:textId="77777777" w:rsidR="00240111" w:rsidRPr="0008764F" w:rsidRDefault="00240111" w:rsidP="00240111">
      <w:pPr>
        <w:numPr>
          <w:ilvl w:val="0"/>
          <w:numId w:val="9"/>
        </w:numPr>
        <w:rPr>
          <w:lang w:val="en-GB"/>
        </w:rPr>
      </w:pPr>
      <w:r w:rsidRPr="0008764F">
        <w:rPr>
          <w:b/>
          <w:bCs/>
          <w:lang w:val="en-GB"/>
        </w:rPr>
        <w:t>Potential Runtime Errors</w:t>
      </w:r>
    </w:p>
    <w:p w14:paraId="04C14913" w14:textId="77777777" w:rsidR="00240111" w:rsidRPr="0008764F" w:rsidRDefault="00240111" w:rsidP="00240111">
      <w:pPr>
        <w:numPr>
          <w:ilvl w:val="1"/>
          <w:numId w:val="9"/>
        </w:numPr>
        <w:rPr>
          <w:lang w:val="en-GB"/>
        </w:rPr>
      </w:pPr>
      <w:r w:rsidRPr="0008764F">
        <w:rPr>
          <w:lang w:val="en-GB"/>
        </w:rPr>
        <w:t>Dynamically selecting strategies at runtime increases the risk of errors if an inappropriate or invalid strategy is chosen (Gamma et al., 1994).</w:t>
      </w:r>
    </w:p>
    <w:p w14:paraId="2638D081" w14:textId="77777777" w:rsidR="00240111" w:rsidRPr="0008764F" w:rsidRDefault="00240111" w:rsidP="00240111">
      <w:pPr>
        <w:rPr>
          <w:b/>
          <w:bCs/>
          <w:lang w:val="en-GB"/>
        </w:rPr>
      </w:pPr>
      <w:r w:rsidRPr="0008764F">
        <w:rPr>
          <w:b/>
          <w:bCs/>
          <w:lang w:val="en-GB"/>
        </w:rPr>
        <w:t>References</w:t>
      </w:r>
    </w:p>
    <w:p w14:paraId="6CA3AD3E" w14:textId="77777777" w:rsidR="00240111" w:rsidRPr="0008764F" w:rsidRDefault="00240111" w:rsidP="00240111">
      <w:pPr>
        <w:numPr>
          <w:ilvl w:val="0"/>
          <w:numId w:val="10"/>
        </w:numPr>
        <w:rPr>
          <w:lang w:val="en-GB"/>
        </w:rPr>
      </w:pPr>
      <w:r w:rsidRPr="0008764F">
        <w:rPr>
          <w:lang w:val="en-GB"/>
        </w:rPr>
        <w:t xml:space="preserve">Gamma, E., Helm, R., Johnson, R., &amp; </w:t>
      </w:r>
      <w:proofErr w:type="spellStart"/>
      <w:r w:rsidRPr="0008764F">
        <w:rPr>
          <w:lang w:val="en-GB"/>
        </w:rPr>
        <w:t>Vlissides</w:t>
      </w:r>
      <w:proofErr w:type="spellEnd"/>
      <w:r w:rsidRPr="0008764F">
        <w:rPr>
          <w:lang w:val="en-GB"/>
        </w:rPr>
        <w:t xml:space="preserve">, J. (1994). </w:t>
      </w:r>
      <w:r w:rsidRPr="0008764F">
        <w:rPr>
          <w:i/>
          <w:iCs/>
          <w:lang w:val="en-GB"/>
        </w:rPr>
        <w:t>Design Patterns: Elements of Reusable Object-Oriented Software</w:t>
      </w:r>
      <w:r w:rsidRPr="0008764F">
        <w:rPr>
          <w:lang w:val="en-GB"/>
        </w:rPr>
        <w:t>. Addison-Wesley.</w:t>
      </w:r>
    </w:p>
    <w:p w14:paraId="5E3A0F32" w14:textId="77777777" w:rsidR="00240111" w:rsidRPr="0008764F" w:rsidRDefault="00240111" w:rsidP="00240111">
      <w:pPr>
        <w:numPr>
          <w:ilvl w:val="0"/>
          <w:numId w:val="10"/>
        </w:numPr>
        <w:rPr>
          <w:lang w:val="en-GB"/>
        </w:rPr>
      </w:pPr>
      <w:r w:rsidRPr="0008764F">
        <w:rPr>
          <w:lang w:val="en-GB"/>
        </w:rPr>
        <w:t xml:space="preserve">Beck, K. (2003). </w:t>
      </w:r>
      <w:r w:rsidRPr="0008764F">
        <w:rPr>
          <w:i/>
          <w:iCs/>
          <w:lang w:val="en-GB"/>
        </w:rPr>
        <w:t>Test-Driven Development: By Example</w:t>
      </w:r>
      <w:r w:rsidRPr="0008764F">
        <w:rPr>
          <w:lang w:val="en-GB"/>
        </w:rPr>
        <w:t>. Addison-Wesley.</w:t>
      </w:r>
    </w:p>
    <w:p w14:paraId="7465CBC0" w14:textId="77777777" w:rsidR="00240111" w:rsidRPr="0008764F" w:rsidRDefault="00240111" w:rsidP="00240111">
      <w:pPr>
        <w:numPr>
          <w:ilvl w:val="0"/>
          <w:numId w:val="10"/>
        </w:numPr>
        <w:rPr>
          <w:lang w:val="en-GB"/>
        </w:rPr>
      </w:pPr>
      <w:r w:rsidRPr="0008764F">
        <w:rPr>
          <w:lang w:val="en-GB"/>
        </w:rPr>
        <w:t xml:space="preserve">Fowler, M. (2002). </w:t>
      </w:r>
      <w:r w:rsidRPr="0008764F">
        <w:rPr>
          <w:i/>
          <w:iCs/>
          <w:lang w:val="en-GB"/>
        </w:rPr>
        <w:t>Patterns of Enterprise Application Architecture</w:t>
      </w:r>
      <w:r w:rsidRPr="0008764F">
        <w:rPr>
          <w:lang w:val="en-GB"/>
        </w:rPr>
        <w:t>. Addison-Wesley.</w:t>
      </w:r>
    </w:p>
    <w:p w14:paraId="004675BF" w14:textId="77777777" w:rsidR="00240111" w:rsidRPr="0008764F" w:rsidRDefault="00240111" w:rsidP="00240111">
      <w:pPr>
        <w:numPr>
          <w:ilvl w:val="0"/>
          <w:numId w:val="10"/>
        </w:numPr>
        <w:rPr>
          <w:lang w:val="en-GB"/>
        </w:rPr>
      </w:pPr>
      <w:r w:rsidRPr="0008764F">
        <w:rPr>
          <w:lang w:val="en-GB"/>
        </w:rPr>
        <w:t xml:space="preserve">Martin, R. C. (2003). </w:t>
      </w:r>
      <w:r w:rsidRPr="0008764F">
        <w:rPr>
          <w:i/>
          <w:iCs/>
          <w:lang w:val="en-GB"/>
        </w:rPr>
        <w:t>Agile Software Development: Principles, Patterns, and Practices</w:t>
      </w:r>
      <w:r w:rsidRPr="0008764F">
        <w:rPr>
          <w:lang w:val="en-GB"/>
        </w:rPr>
        <w:t>. Prentice Hall.</w:t>
      </w:r>
    </w:p>
    <w:p w14:paraId="2A1FD091" w14:textId="77777777" w:rsidR="00240111" w:rsidRPr="0008764F" w:rsidRDefault="00240111" w:rsidP="00240111">
      <w:pPr>
        <w:numPr>
          <w:ilvl w:val="0"/>
          <w:numId w:val="10"/>
        </w:numPr>
        <w:rPr>
          <w:lang w:val="en-GB"/>
        </w:rPr>
      </w:pPr>
      <w:r w:rsidRPr="0008764F">
        <w:rPr>
          <w:lang w:val="en-GB"/>
        </w:rPr>
        <w:t xml:space="preserve">Evans, E. (2004). </w:t>
      </w:r>
      <w:r w:rsidRPr="0008764F">
        <w:rPr>
          <w:i/>
          <w:iCs/>
          <w:lang w:val="en-GB"/>
        </w:rPr>
        <w:t>Domain-Driven Design: Tackling Complexity in the Heart of Software</w:t>
      </w:r>
      <w:r w:rsidRPr="0008764F">
        <w:rPr>
          <w:lang w:val="en-GB"/>
        </w:rPr>
        <w:t>. Addison-Wesley.</w:t>
      </w:r>
    </w:p>
    <w:p w14:paraId="21911CA7" w14:textId="77777777" w:rsidR="00240111" w:rsidRPr="0008764F" w:rsidRDefault="00240111" w:rsidP="00240111">
      <w:pPr>
        <w:numPr>
          <w:ilvl w:val="0"/>
          <w:numId w:val="10"/>
        </w:numPr>
        <w:rPr>
          <w:lang w:val="en-GB"/>
        </w:rPr>
      </w:pPr>
      <w:r w:rsidRPr="0008764F">
        <w:rPr>
          <w:lang w:val="en-GB"/>
        </w:rPr>
        <w:t xml:space="preserve">Larman, C. (2004). </w:t>
      </w:r>
      <w:r w:rsidRPr="0008764F">
        <w:rPr>
          <w:i/>
          <w:iCs/>
          <w:lang w:val="en-GB"/>
        </w:rPr>
        <w:t>Applying UML and Patterns: An Introduction to Object-Oriented Analysis and Design and Iterative Development</w:t>
      </w:r>
      <w:r w:rsidRPr="0008764F">
        <w:rPr>
          <w:lang w:val="en-GB"/>
        </w:rPr>
        <w:t>. Pearson Education.</w:t>
      </w:r>
    </w:p>
    <w:p w14:paraId="26B3E346" w14:textId="5392EBBD" w:rsidR="00240111" w:rsidRDefault="008C24CA" w:rsidP="008C24CA">
      <w:pPr>
        <w:pStyle w:val="Heading2"/>
        <w:rPr>
          <w:color w:val="auto"/>
        </w:rPr>
      </w:pPr>
      <w:bookmarkStart w:id="7" w:name="_Toc184026261"/>
      <w:r w:rsidRPr="0008764F">
        <w:rPr>
          <w:color w:val="auto"/>
        </w:rPr>
        <w:t>Pros and Cons of Dependency Injection</w:t>
      </w:r>
      <w:bookmarkEnd w:id="7"/>
    </w:p>
    <w:p w14:paraId="003CE5AC" w14:textId="3B43ADA8" w:rsidR="004F6C30" w:rsidRPr="004F6C30" w:rsidRDefault="004F6C30" w:rsidP="004F6C30">
      <w:r w:rsidRPr="0008764F">
        <w:rPr>
          <w:noProof/>
        </w:rPr>
        <w:drawing>
          <wp:inline distT="0" distB="0" distL="0" distR="0" wp14:anchorId="2E69EC63" wp14:editId="309E5879">
            <wp:extent cx="4408098" cy="2204049"/>
            <wp:effectExtent l="152400" t="152400" r="354965" b="368300"/>
            <wp:docPr id="705587160" name="Picture 1" descr="A diagram of a design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587160" name="Picture 1" descr="A diagram of a design process&#10;&#10;Description automatically generated"/>
                    <pic:cNvPicPr/>
                  </pic:nvPicPr>
                  <pic:blipFill>
                    <a:blip r:embed="rId7"/>
                    <a:stretch>
                      <a:fillRect/>
                    </a:stretch>
                  </pic:blipFill>
                  <pic:spPr>
                    <a:xfrm>
                      <a:off x="0" y="0"/>
                      <a:ext cx="4411835" cy="2205918"/>
                    </a:xfrm>
                    <a:prstGeom prst="rect">
                      <a:avLst/>
                    </a:prstGeom>
                    <a:ln>
                      <a:noFill/>
                    </a:ln>
                    <a:effectLst>
                      <a:outerShdw blurRad="292100" dist="139700" dir="2700000" algn="tl" rotWithShape="0">
                        <a:srgbClr val="333333">
                          <a:alpha val="65000"/>
                        </a:srgbClr>
                      </a:outerShdw>
                    </a:effectLst>
                  </pic:spPr>
                </pic:pic>
              </a:graphicData>
            </a:graphic>
          </wp:inline>
        </w:drawing>
      </w:r>
    </w:p>
    <w:p w14:paraId="5270AD40" w14:textId="0E9F99B0" w:rsidR="0008764F" w:rsidRPr="0008764F" w:rsidRDefault="002C15DB" w:rsidP="0008764F">
      <w:pPr>
        <w:pStyle w:val="Heading2"/>
        <w:rPr>
          <w:color w:val="auto"/>
        </w:rPr>
      </w:pPr>
      <w:bookmarkStart w:id="8" w:name="_Toc184026262"/>
      <w:r w:rsidRPr="0008764F">
        <w:rPr>
          <w:color w:val="auto"/>
        </w:rPr>
        <w:t>Pros and Cons of Façade Pattern</w:t>
      </w:r>
      <w:bookmarkEnd w:id="8"/>
    </w:p>
    <w:p w14:paraId="3BD4D723" w14:textId="77E8823C" w:rsidR="009B28B3" w:rsidRDefault="009B28B3">
      <w:bookmarkStart w:id="9" w:name="_Toc184026263"/>
      <w:r>
        <w:br w:type="page"/>
      </w:r>
    </w:p>
    <w:p w14:paraId="1FF807DC" w14:textId="1BD7AB57" w:rsidR="000444CD" w:rsidRPr="0008764F" w:rsidRDefault="001E7A90" w:rsidP="003C5309">
      <w:pPr>
        <w:pStyle w:val="Heading1"/>
        <w:spacing w:line="360" w:lineRule="auto"/>
        <w:rPr>
          <w:color w:val="auto"/>
        </w:rPr>
      </w:pPr>
      <w:r w:rsidRPr="0008764F">
        <w:rPr>
          <w:color w:val="auto"/>
        </w:rPr>
        <w:lastRenderedPageBreak/>
        <w:t>System Refactoring</w:t>
      </w:r>
      <w:bookmarkEnd w:id="9"/>
    </w:p>
    <w:p w14:paraId="6D2F0E28" w14:textId="37956339" w:rsidR="0027118A" w:rsidRPr="0008764F" w:rsidRDefault="0027118A" w:rsidP="0027118A">
      <w:pPr>
        <w:pStyle w:val="Heading2"/>
        <w:rPr>
          <w:color w:val="auto"/>
        </w:rPr>
      </w:pPr>
      <w:bookmarkStart w:id="10" w:name="_Toc184026264"/>
      <w:r w:rsidRPr="0008764F">
        <w:rPr>
          <w:color w:val="auto"/>
        </w:rPr>
        <w:t>Tools used</w:t>
      </w:r>
      <w:bookmarkEnd w:id="10"/>
    </w:p>
    <w:p w14:paraId="69A26138" w14:textId="0D428EAD" w:rsidR="0027118A" w:rsidRPr="0008764F" w:rsidRDefault="0027118A" w:rsidP="0027118A">
      <w:pPr>
        <w:pStyle w:val="ListParagraph"/>
        <w:numPr>
          <w:ilvl w:val="0"/>
          <w:numId w:val="1"/>
        </w:numPr>
      </w:pPr>
      <w:r w:rsidRPr="0008764F">
        <w:t>ReSharper refactoring tool</w:t>
      </w:r>
      <w:r w:rsidR="000116FF">
        <w:t xml:space="preserve"> - </w:t>
      </w:r>
      <w:r w:rsidR="000116FF" w:rsidRPr="000116FF">
        <w:t xml:space="preserve">ReSharper is a refactoring tool for </w:t>
      </w:r>
      <w:r w:rsidR="000116FF">
        <w:t>MS</w:t>
      </w:r>
      <w:r w:rsidR="000116FF" w:rsidRPr="000116FF">
        <w:t xml:space="preserve"> Visual Studio that </w:t>
      </w:r>
      <w:r w:rsidR="000116FF">
        <w:t>improves upon Visual Studio’s built in refactoring features</w:t>
      </w:r>
      <w:r w:rsidR="000116FF" w:rsidRPr="000116FF">
        <w:t xml:space="preserve">. It offers automated refactoring options </w:t>
      </w:r>
      <w:r w:rsidR="000116FF">
        <w:t>like</w:t>
      </w:r>
      <w:r w:rsidR="000116FF" w:rsidRPr="000116FF">
        <w:t xml:space="preserve"> renaming, extracting methods, </w:t>
      </w:r>
      <w:r w:rsidR="000116FF">
        <w:t xml:space="preserve">and </w:t>
      </w:r>
      <w:r w:rsidR="000116FF" w:rsidRPr="000116FF">
        <w:t>changing signatures</w:t>
      </w:r>
      <w:r w:rsidR="000116FF">
        <w:t xml:space="preserve">, and ensures that refactorings are </w:t>
      </w:r>
      <w:r w:rsidR="000116FF" w:rsidRPr="000116FF">
        <w:t>consist</w:t>
      </w:r>
      <w:r w:rsidR="000116FF">
        <w:t>ent</w:t>
      </w:r>
      <w:r w:rsidR="000116FF" w:rsidRPr="000116FF">
        <w:t xml:space="preserve">. </w:t>
      </w:r>
      <w:r w:rsidR="00B230F1">
        <w:t xml:space="preserve">It also </w:t>
      </w:r>
      <w:r w:rsidR="000116FF" w:rsidRPr="000116FF">
        <w:t>provides real-time code analysis</w:t>
      </w:r>
      <w:r w:rsidR="00B230F1">
        <w:t xml:space="preserve"> which</w:t>
      </w:r>
      <w:r w:rsidR="000116FF" w:rsidRPr="000116FF">
        <w:t xml:space="preserve"> identify </w:t>
      </w:r>
      <w:r w:rsidR="00B230F1">
        <w:t xml:space="preserve">problems such as bugs and </w:t>
      </w:r>
      <w:r w:rsidR="000116FF" w:rsidRPr="000116FF">
        <w:t>unused variables</w:t>
      </w:r>
      <w:r w:rsidR="00B230F1">
        <w:t>.</w:t>
      </w:r>
      <w:r w:rsidR="000116FF" w:rsidRPr="000116FF">
        <w:t xml:space="preserve"> </w:t>
      </w:r>
      <w:r w:rsidR="002D1F96">
        <w:t>ReSharper</w:t>
      </w:r>
      <w:r w:rsidR="00B230F1">
        <w:t xml:space="preserve"> also has code generation features which save time.</w:t>
      </w:r>
    </w:p>
    <w:p w14:paraId="3E0BEE0C" w14:textId="459AC51C" w:rsidR="0027118A" w:rsidRPr="0008764F" w:rsidRDefault="0027118A" w:rsidP="0027118A">
      <w:pPr>
        <w:pStyle w:val="ListParagraph"/>
        <w:numPr>
          <w:ilvl w:val="0"/>
          <w:numId w:val="1"/>
        </w:numPr>
      </w:pPr>
      <w:r w:rsidRPr="0008764F">
        <w:t>SonarQube</w:t>
      </w:r>
      <w:r w:rsidR="006E62F4">
        <w:t xml:space="preserve"> for code quality</w:t>
      </w:r>
    </w:p>
    <w:p w14:paraId="0AC19ABB" w14:textId="36F6A05C" w:rsidR="0027118A" w:rsidRPr="0008764F" w:rsidRDefault="0027118A" w:rsidP="0027118A">
      <w:pPr>
        <w:pStyle w:val="ListParagraph"/>
        <w:numPr>
          <w:ilvl w:val="0"/>
          <w:numId w:val="1"/>
        </w:numPr>
      </w:pPr>
      <w:r w:rsidRPr="0008764F">
        <w:t>NDepend Scanner, for measuring dependencies in the system</w:t>
      </w:r>
      <w:r w:rsidR="00C51D7D">
        <w:t>, and code quality</w:t>
      </w:r>
      <w:r w:rsidR="006E62F4">
        <w:t>.</w:t>
      </w:r>
    </w:p>
    <w:p w14:paraId="2BD98042" w14:textId="39F6BCD1" w:rsidR="00737DFE" w:rsidRPr="0008764F" w:rsidRDefault="008F36BC" w:rsidP="00737DFE">
      <w:pPr>
        <w:pStyle w:val="Heading2"/>
        <w:rPr>
          <w:color w:val="auto"/>
        </w:rPr>
      </w:pPr>
      <w:bookmarkStart w:id="11" w:name="_Toc184026265"/>
      <w:r w:rsidRPr="0008764F">
        <w:rPr>
          <w:color w:val="auto"/>
        </w:rPr>
        <w:t>Implementation of Layered Architecture</w:t>
      </w:r>
      <w:bookmarkEnd w:id="11"/>
      <w:r w:rsidR="00983A53">
        <w:rPr>
          <w:color w:val="auto"/>
        </w:rPr>
        <w:t>s</w:t>
      </w:r>
    </w:p>
    <w:p w14:paraId="7DECB5F9" w14:textId="49845D10" w:rsidR="000D3F9D" w:rsidRPr="0008764F" w:rsidRDefault="000F049A" w:rsidP="000F049A">
      <w:r w:rsidRPr="0008764F">
        <w:t xml:space="preserve">Due to the problems outlined previously, the chosen architecture pattern was the “Layered Architecture”. </w:t>
      </w:r>
      <w:r w:rsidR="000D3F9D" w:rsidRPr="0008764F">
        <w:t xml:space="preserve">To reiterate, a major problem of the system is that all components were tightly linked. The UI often handled business logic, and the business logic and data access were very tightly coupled. For </w:t>
      </w:r>
      <w:r w:rsidR="00542D30">
        <w:t>instance</w:t>
      </w:r>
      <w:r w:rsidR="000D3F9D" w:rsidRPr="0008764F">
        <w:t xml:space="preserve">, my </w:t>
      </w:r>
      <w:proofErr w:type="spellStart"/>
      <w:r w:rsidR="000D3F9D" w:rsidRPr="0008764F">
        <w:t>Rates.cs</w:t>
      </w:r>
      <w:proofErr w:type="spellEnd"/>
      <w:r w:rsidR="000D3F9D" w:rsidRPr="0008764F">
        <w:t xml:space="preserve"> file:</w:t>
      </w:r>
    </w:p>
    <w:p w14:paraId="087AD350" w14:textId="79719590" w:rsidR="000D3F9D" w:rsidRDefault="000D3F9D" w:rsidP="000F049A">
      <w:r w:rsidRPr="0008764F">
        <w:rPr>
          <w:noProof/>
        </w:rPr>
        <w:drawing>
          <wp:inline distT="0" distB="0" distL="0" distR="0" wp14:anchorId="1583ACAD" wp14:editId="2495F955">
            <wp:extent cx="5469172" cy="2973930"/>
            <wp:effectExtent l="152400" t="152400" r="360680" b="360045"/>
            <wp:docPr id="84460168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01685" name="Picture 1" descr="A screen shot of a computer&#10;&#10;Description automatically generated"/>
                    <pic:cNvPicPr/>
                  </pic:nvPicPr>
                  <pic:blipFill>
                    <a:blip r:embed="rId8"/>
                    <a:stretch>
                      <a:fillRect/>
                    </a:stretch>
                  </pic:blipFill>
                  <pic:spPr>
                    <a:xfrm>
                      <a:off x="0" y="0"/>
                      <a:ext cx="5479472" cy="2979531"/>
                    </a:xfrm>
                    <a:prstGeom prst="rect">
                      <a:avLst/>
                    </a:prstGeom>
                    <a:ln>
                      <a:noFill/>
                    </a:ln>
                    <a:effectLst>
                      <a:outerShdw blurRad="292100" dist="139700" dir="2700000" algn="tl" rotWithShape="0">
                        <a:srgbClr val="333333">
                          <a:alpha val="65000"/>
                        </a:srgbClr>
                      </a:outerShdw>
                    </a:effectLst>
                  </pic:spPr>
                </pic:pic>
              </a:graphicData>
            </a:graphic>
          </wp:inline>
        </w:drawing>
      </w:r>
    </w:p>
    <w:p w14:paraId="3B85E1DB" w14:textId="61ED7AE1" w:rsidR="00542D30" w:rsidRDefault="00542D30" w:rsidP="000F049A">
      <w:r>
        <w:t>In this instance, we have database logic in the Rates class, violating SOLID principles.</w:t>
      </w:r>
    </w:p>
    <w:p w14:paraId="3D73141F" w14:textId="77777777" w:rsidR="002D69AC" w:rsidRDefault="002D69AC" w:rsidP="000F049A"/>
    <w:p w14:paraId="6EB54A1D" w14:textId="77777777" w:rsidR="009B28B3" w:rsidRPr="0008764F" w:rsidRDefault="009B28B3" w:rsidP="000F049A"/>
    <w:p w14:paraId="14DBCC11" w14:textId="46083655" w:rsidR="000F049A" w:rsidRDefault="000F049A" w:rsidP="000F049A">
      <w:r w:rsidRPr="0008764F">
        <w:lastRenderedPageBreak/>
        <w:t xml:space="preserve">This architecture is </w:t>
      </w:r>
      <w:r w:rsidR="00E07E11" w:rsidRPr="0008764F">
        <w:t>a solid</w:t>
      </w:r>
      <w:r w:rsidRPr="0008764F">
        <w:t xml:space="preserve"> choice for this system as it would effectively separate the different elements of the system (data, business, UI), and ultimately make the system more maintainable and scalable.</w:t>
      </w:r>
    </w:p>
    <w:p w14:paraId="5D89C7FB" w14:textId="77777777" w:rsidR="00BE43DE" w:rsidRDefault="004B386B" w:rsidP="000F049A">
      <w:r>
        <w:t xml:space="preserve">In order to implement this architecture, a new project was created for each layer in the Visual Studio solution. These projects are ToolSYS.Presentation, ToolSYS.Business, ToolSYS.Data, </w:t>
      </w:r>
      <w:proofErr w:type="spellStart"/>
      <w:r>
        <w:t>ToolSYS.Entities</w:t>
      </w:r>
      <w:proofErr w:type="spellEnd"/>
      <w:r w:rsidR="00E07E11">
        <w:t xml:space="preserve">. </w:t>
      </w:r>
    </w:p>
    <w:p w14:paraId="49A72B1D" w14:textId="2E0D54CE" w:rsidR="00BE43DE" w:rsidRDefault="00BE43DE" w:rsidP="00BE43DE">
      <w:r>
        <w:t>All</w:t>
      </w:r>
      <w:r>
        <w:t xml:space="preserve"> element</w:t>
      </w:r>
      <w:r>
        <w:t>s</w:t>
      </w:r>
      <w:r>
        <w:t xml:space="preserve"> of the system </w:t>
      </w:r>
      <w:r w:rsidR="001C24B3">
        <w:t>were then</w:t>
      </w:r>
      <w:r>
        <w:t xml:space="preserve"> moved and refactored to the appropriate layer. The figure below shows the various classes that were moved and refactored:</w:t>
      </w:r>
    </w:p>
    <w:p w14:paraId="48D78FEB" w14:textId="10B8F946" w:rsidR="00955AD7" w:rsidRDefault="00BE43DE" w:rsidP="00955AD7">
      <w:pPr>
        <w:jc w:val="center"/>
      </w:pPr>
      <w:r w:rsidRPr="00B246F5">
        <w:drawing>
          <wp:inline distT="0" distB="0" distL="0" distR="0" wp14:anchorId="4F75FC30" wp14:editId="4AAA796B">
            <wp:extent cx="1543050" cy="2225021"/>
            <wp:effectExtent l="152400" t="152400" r="361950" b="366395"/>
            <wp:docPr id="3575843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84390" name="Picture 1" descr="A screenshot of a computer&#10;&#10;Description automatically generated"/>
                    <pic:cNvPicPr/>
                  </pic:nvPicPr>
                  <pic:blipFill>
                    <a:blip r:embed="rId9"/>
                    <a:stretch>
                      <a:fillRect/>
                    </a:stretch>
                  </pic:blipFill>
                  <pic:spPr>
                    <a:xfrm>
                      <a:off x="0" y="0"/>
                      <a:ext cx="1555172" cy="2242501"/>
                    </a:xfrm>
                    <a:prstGeom prst="rect">
                      <a:avLst/>
                    </a:prstGeom>
                    <a:ln>
                      <a:noFill/>
                    </a:ln>
                    <a:effectLst>
                      <a:outerShdw blurRad="292100" dist="139700" dir="2700000" algn="tl" rotWithShape="0">
                        <a:srgbClr val="333333">
                          <a:alpha val="65000"/>
                        </a:srgbClr>
                      </a:outerShdw>
                    </a:effectLst>
                  </pic:spPr>
                </pic:pic>
              </a:graphicData>
            </a:graphic>
          </wp:inline>
        </w:drawing>
      </w:r>
      <w:r w:rsidRPr="00B246F5">
        <w:drawing>
          <wp:inline distT="0" distB="0" distL="0" distR="0" wp14:anchorId="6E5CC8B4" wp14:editId="788C9035">
            <wp:extent cx="1334082" cy="1041400"/>
            <wp:effectExtent l="152400" t="152400" r="361950" b="368300"/>
            <wp:docPr id="175254102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1027" name="Picture 1" descr="A screenshot of a computer program&#10;&#10;Description automatically generated"/>
                    <pic:cNvPicPr/>
                  </pic:nvPicPr>
                  <pic:blipFill>
                    <a:blip r:embed="rId10"/>
                    <a:stretch>
                      <a:fillRect/>
                    </a:stretch>
                  </pic:blipFill>
                  <pic:spPr>
                    <a:xfrm>
                      <a:off x="0" y="0"/>
                      <a:ext cx="1336513" cy="1043298"/>
                    </a:xfrm>
                    <a:prstGeom prst="rect">
                      <a:avLst/>
                    </a:prstGeom>
                    <a:ln>
                      <a:noFill/>
                    </a:ln>
                    <a:effectLst>
                      <a:outerShdw blurRad="292100" dist="139700" dir="2700000" algn="tl" rotWithShape="0">
                        <a:srgbClr val="333333">
                          <a:alpha val="65000"/>
                        </a:srgbClr>
                      </a:outerShdw>
                    </a:effectLst>
                  </pic:spPr>
                </pic:pic>
              </a:graphicData>
            </a:graphic>
          </wp:inline>
        </w:drawing>
      </w:r>
      <w:r w:rsidRPr="00B246F5">
        <w:drawing>
          <wp:inline distT="0" distB="0" distL="0" distR="0" wp14:anchorId="438533F8" wp14:editId="68278E87">
            <wp:extent cx="1155700" cy="1122868"/>
            <wp:effectExtent l="152400" t="152400" r="368300" b="363220"/>
            <wp:docPr id="17653595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59592" name="Picture 1" descr="A screenshot of a computer&#10;&#10;Description automatically generated"/>
                    <pic:cNvPicPr/>
                  </pic:nvPicPr>
                  <pic:blipFill>
                    <a:blip r:embed="rId11"/>
                    <a:stretch>
                      <a:fillRect/>
                    </a:stretch>
                  </pic:blipFill>
                  <pic:spPr>
                    <a:xfrm>
                      <a:off x="0" y="0"/>
                      <a:ext cx="1161094" cy="1128109"/>
                    </a:xfrm>
                    <a:prstGeom prst="rect">
                      <a:avLst/>
                    </a:prstGeom>
                    <a:ln>
                      <a:noFill/>
                    </a:ln>
                    <a:effectLst>
                      <a:outerShdw blurRad="292100" dist="139700" dir="2700000" algn="tl" rotWithShape="0">
                        <a:srgbClr val="333333">
                          <a:alpha val="65000"/>
                        </a:srgbClr>
                      </a:outerShdw>
                    </a:effectLst>
                  </pic:spPr>
                </pic:pic>
              </a:graphicData>
            </a:graphic>
          </wp:inline>
        </w:drawing>
      </w:r>
      <w:r w:rsidRPr="00B246F5">
        <w:drawing>
          <wp:inline distT="0" distB="0" distL="0" distR="0" wp14:anchorId="5093BE4A" wp14:editId="4EF7F047">
            <wp:extent cx="1176491" cy="939800"/>
            <wp:effectExtent l="152400" t="152400" r="367030" b="355600"/>
            <wp:docPr id="19922366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36667" name="Picture 1" descr="A screenshot of a computer program&#10;&#10;Description automatically generated"/>
                    <pic:cNvPicPr/>
                  </pic:nvPicPr>
                  <pic:blipFill>
                    <a:blip r:embed="rId12"/>
                    <a:stretch>
                      <a:fillRect/>
                    </a:stretch>
                  </pic:blipFill>
                  <pic:spPr>
                    <a:xfrm>
                      <a:off x="0" y="0"/>
                      <a:ext cx="1186762" cy="948005"/>
                    </a:xfrm>
                    <a:prstGeom prst="rect">
                      <a:avLst/>
                    </a:prstGeom>
                    <a:ln>
                      <a:noFill/>
                    </a:ln>
                    <a:effectLst>
                      <a:outerShdw blurRad="292100" dist="139700" dir="2700000" algn="tl" rotWithShape="0">
                        <a:srgbClr val="333333">
                          <a:alpha val="65000"/>
                        </a:srgbClr>
                      </a:outerShdw>
                    </a:effectLst>
                  </pic:spPr>
                </pic:pic>
              </a:graphicData>
            </a:graphic>
          </wp:inline>
        </w:drawing>
      </w:r>
    </w:p>
    <w:p w14:paraId="2788BAF8" w14:textId="185A4F8B" w:rsidR="00955AD7" w:rsidRDefault="00955AD7" w:rsidP="00955AD7">
      <w:r>
        <w:t xml:space="preserve">All windows forms were placed in the presentation layer. Business logic functions were placed in the business layer, each as its own service. Data access logic was placed in the data layer, with each object </w:t>
      </w:r>
      <w:r w:rsidR="00DE05CD">
        <w:t>as</w:t>
      </w:r>
      <w:r>
        <w:t xml:space="preserve"> its own repository. </w:t>
      </w:r>
      <w:r w:rsidR="0047730A">
        <w:t>Finally,</w:t>
      </w:r>
      <w:r>
        <w:t xml:space="preserve"> each core object was defined in entities.</w:t>
      </w:r>
    </w:p>
    <w:p w14:paraId="1F7AEB72" w14:textId="77777777" w:rsidR="00BE43DE" w:rsidRDefault="00BE43DE" w:rsidP="000F049A"/>
    <w:p w14:paraId="76EA7F0C" w14:textId="69CBF138" w:rsidR="004B386B" w:rsidRDefault="00945844" w:rsidP="000F049A">
      <w:r>
        <w:t>In order for the application’s layers to communicate, each layer requires a reference to the layer above it. For example the Presentation layer communicates with the business layer, and should know nothing about the Data layer. The business layer only communicates with the Data layer. In addition, the entities layer is referenced with the sole purpose of defining the core objects of the system – Tools, Rentals, Customers etc.</w:t>
      </w:r>
    </w:p>
    <w:p w14:paraId="61CB766E" w14:textId="079FEF74" w:rsidR="002C24FA" w:rsidRDefault="002C24FA" w:rsidP="000F049A">
      <w:r>
        <w:lastRenderedPageBreak/>
        <w:t>The following project references were added to each project layer’s dependencies:</w:t>
      </w:r>
    </w:p>
    <w:p w14:paraId="0307824F" w14:textId="1ABF59A4" w:rsidR="00166ACE" w:rsidRPr="00E07E11" w:rsidRDefault="00E07E11" w:rsidP="00E07E11">
      <w:pPr>
        <w:rPr>
          <w:b/>
          <w:bCs/>
        </w:rPr>
      </w:pPr>
      <w:r w:rsidRPr="00E07E11">
        <w:rPr>
          <w:b/>
          <w:bCs/>
        </w:rPr>
        <w:t>ToolSYS.Presentation:</w:t>
      </w:r>
    </w:p>
    <w:p w14:paraId="09CAC32C" w14:textId="07959E59" w:rsidR="00C91918" w:rsidRDefault="00C91918" w:rsidP="00941A96">
      <w:pPr>
        <w:jc w:val="center"/>
      </w:pPr>
      <w:r w:rsidRPr="0008764F">
        <w:rPr>
          <w:noProof/>
        </w:rPr>
        <w:drawing>
          <wp:inline distT="0" distB="0" distL="0" distR="0" wp14:anchorId="11E85E6D" wp14:editId="16DF529E">
            <wp:extent cx="4320000" cy="1845069"/>
            <wp:effectExtent l="152400" t="152400" r="366395" b="365125"/>
            <wp:docPr id="5973920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392082" name="Picture 1" descr="A screenshot of a computer program&#10;&#10;Description automatically generated"/>
                    <pic:cNvPicPr/>
                  </pic:nvPicPr>
                  <pic:blipFill>
                    <a:blip r:embed="rId13"/>
                    <a:stretch>
                      <a:fillRect/>
                    </a:stretch>
                  </pic:blipFill>
                  <pic:spPr>
                    <a:xfrm>
                      <a:off x="0" y="0"/>
                      <a:ext cx="4320000" cy="1845069"/>
                    </a:xfrm>
                    <a:prstGeom prst="rect">
                      <a:avLst/>
                    </a:prstGeom>
                    <a:ln>
                      <a:noFill/>
                    </a:ln>
                    <a:effectLst>
                      <a:outerShdw blurRad="292100" dist="139700" dir="2700000" algn="tl" rotWithShape="0">
                        <a:srgbClr val="333333">
                          <a:alpha val="65000"/>
                        </a:srgbClr>
                      </a:outerShdw>
                    </a:effectLst>
                  </pic:spPr>
                </pic:pic>
              </a:graphicData>
            </a:graphic>
          </wp:inline>
        </w:drawing>
      </w:r>
    </w:p>
    <w:p w14:paraId="2BED5892" w14:textId="277341DA" w:rsidR="00E07E11" w:rsidRPr="00E07E11" w:rsidRDefault="00E07E11" w:rsidP="00E07E11">
      <w:pPr>
        <w:rPr>
          <w:b/>
          <w:bCs/>
        </w:rPr>
      </w:pPr>
      <w:r w:rsidRPr="00E07E11">
        <w:rPr>
          <w:b/>
          <w:bCs/>
        </w:rPr>
        <w:t>ToolSYS.Business:</w:t>
      </w:r>
    </w:p>
    <w:p w14:paraId="2B567C83" w14:textId="3AFE154F" w:rsidR="00C91918" w:rsidRDefault="00C91918" w:rsidP="00941A96">
      <w:pPr>
        <w:jc w:val="center"/>
      </w:pPr>
      <w:r w:rsidRPr="0008764F">
        <w:rPr>
          <w:noProof/>
        </w:rPr>
        <w:drawing>
          <wp:inline distT="0" distB="0" distL="0" distR="0" wp14:anchorId="40844327" wp14:editId="21EC7248">
            <wp:extent cx="4320000" cy="1845069"/>
            <wp:effectExtent l="152400" t="152400" r="366395" b="365125"/>
            <wp:docPr id="136306670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066705" name="Picture 1" descr="A screenshot of a computer program&#10;&#10;Description automatically generated"/>
                    <pic:cNvPicPr/>
                  </pic:nvPicPr>
                  <pic:blipFill>
                    <a:blip r:embed="rId14"/>
                    <a:stretch>
                      <a:fillRect/>
                    </a:stretch>
                  </pic:blipFill>
                  <pic:spPr>
                    <a:xfrm>
                      <a:off x="0" y="0"/>
                      <a:ext cx="4320000" cy="1845069"/>
                    </a:xfrm>
                    <a:prstGeom prst="rect">
                      <a:avLst/>
                    </a:prstGeom>
                    <a:ln>
                      <a:noFill/>
                    </a:ln>
                    <a:effectLst>
                      <a:outerShdw blurRad="292100" dist="139700" dir="2700000" algn="tl" rotWithShape="0">
                        <a:srgbClr val="333333">
                          <a:alpha val="65000"/>
                        </a:srgbClr>
                      </a:outerShdw>
                    </a:effectLst>
                  </pic:spPr>
                </pic:pic>
              </a:graphicData>
            </a:graphic>
          </wp:inline>
        </w:drawing>
      </w:r>
    </w:p>
    <w:p w14:paraId="4B9FA724" w14:textId="333007B9" w:rsidR="00E07E11" w:rsidRDefault="00E07E11" w:rsidP="00E07E11">
      <w:pPr>
        <w:rPr>
          <w:b/>
          <w:bCs/>
        </w:rPr>
      </w:pPr>
      <w:r w:rsidRPr="00E07E11">
        <w:rPr>
          <w:b/>
          <w:bCs/>
        </w:rPr>
        <w:t>ToolSYS.Data:</w:t>
      </w:r>
    </w:p>
    <w:p w14:paraId="60C44EF9" w14:textId="3F2738B3" w:rsidR="00C91918" w:rsidRDefault="00C91918" w:rsidP="00941A96">
      <w:pPr>
        <w:jc w:val="center"/>
      </w:pPr>
      <w:r w:rsidRPr="0008764F">
        <w:rPr>
          <w:noProof/>
        </w:rPr>
        <w:drawing>
          <wp:inline distT="0" distB="0" distL="0" distR="0" wp14:anchorId="0CF10198" wp14:editId="724E4D30">
            <wp:extent cx="4320000" cy="1845069"/>
            <wp:effectExtent l="152400" t="152400" r="366395" b="365125"/>
            <wp:docPr id="5122054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05488" name="Picture 1" descr="A screenshot of a computer program&#10;&#10;Description automatically generated"/>
                    <pic:cNvPicPr/>
                  </pic:nvPicPr>
                  <pic:blipFill>
                    <a:blip r:embed="rId15"/>
                    <a:stretch>
                      <a:fillRect/>
                    </a:stretch>
                  </pic:blipFill>
                  <pic:spPr>
                    <a:xfrm>
                      <a:off x="0" y="0"/>
                      <a:ext cx="4320000" cy="1845069"/>
                    </a:xfrm>
                    <a:prstGeom prst="rect">
                      <a:avLst/>
                    </a:prstGeom>
                    <a:ln>
                      <a:noFill/>
                    </a:ln>
                    <a:effectLst>
                      <a:outerShdw blurRad="292100" dist="139700" dir="2700000" algn="tl" rotWithShape="0">
                        <a:srgbClr val="333333">
                          <a:alpha val="65000"/>
                        </a:srgbClr>
                      </a:outerShdw>
                    </a:effectLst>
                  </pic:spPr>
                </pic:pic>
              </a:graphicData>
            </a:graphic>
          </wp:inline>
        </w:drawing>
      </w:r>
    </w:p>
    <w:p w14:paraId="3AD08B43" w14:textId="0AC38F41" w:rsidR="007A4A0E" w:rsidRDefault="0061574C" w:rsidP="002B3220">
      <w:pPr>
        <w:jc w:val="center"/>
      </w:pPr>
      <w:r>
        <w:lastRenderedPageBreak/>
        <w:t>This</w:t>
      </w:r>
      <w:r w:rsidR="00214CC2">
        <w:t xml:space="preserve"> form</w:t>
      </w:r>
      <w:r w:rsidR="00906873">
        <w:t>ed</w:t>
      </w:r>
      <w:r w:rsidR="00214CC2">
        <w:t xml:space="preserve"> the following layered architecture:</w:t>
      </w:r>
      <w:r w:rsidR="007A4A0E" w:rsidRPr="0008764F">
        <w:rPr>
          <w:noProof/>
        </w:rPr>
        <w:drawing>
          <wp:inline distT="0" distB="0" distL="0" distR="0" wp14:anchorId="09A19C5E" wp14:editId="05C999F5">
            <wp:extent cx="4680000" cy="2040824"/>
            <wp:effectExtent l="152400" t="152400" r="368300" b="360045"/>
            <wp:docPr id="9542587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258714" name="Picture 1" descr="A screenshot of a computer&#10;&#10;Description automatically generated"/>
                    <pic:cNvPicPr/>
                  </pic:nvPicPr>
                  <pic:blipFill>
                    <a:blip r:embed="rId16"/>
                    <a:stretch>
                      <a:fillRect/>
                    </a:stretch>
                  </pic:blipFill>
                  <pic:spPr>
                    <a:xfrm>
                      <a:off x="0" y="0"/>
                      <a:ext cx="4680000" cy="2040824"/>
                    </a:xfrm>
                    <a:prstGeom prst="rect">
                      <a:avLst/>
                    </a:prstGeom>
                    <a:ln>
                      <a:noFill/>
                    </a:ln>
                    <a:effectLst>
                      <a:outerShdw blurRad="292100" dist="139700" dir="2700000" algn="tl" rotWithShape="0">
                        <a:srgbClr val="333333">
                          <a:alpha val="65000"/>
                        </a:srgbClr>
                      </a:outerShdw>
                    </a:effectLst>
                  </pic:spPr>
                </pic:pic>
              </a:graphicData>
            </a:graphic>
          </wp:inline>
        </w:drawing>
      </w:r>
    </w:p>
    <w:p w14:paraId="40096D5F" w14:textId="798BCD03" w:rsidR="002B3220" w:rsidRDefault="00830E81" w:rsidP="002B3220">
      <w:r>
        <w:t xml:space="preserve">To illustrate </w:t>
      </w:r>
      <w:r w:rsidR="00B11ADA">
        <w:t>the</w:t>
      </w:r>
      <w:r w:rsidR="004B6ECD">
        <w:t xml:space="preserve"> flow of</w:t>
      </w:r>
      <w:r w:rsidR="00B11ADA">
        <w:t xml:space="preserve"> communication between layers</w:t>
      </w:r>
      <w:r w:rsidR="00792DDA">
        <w:t>,</w:t>
      </w:r>
      <w:r w:rsidR="00B11ADA">
        <w:t xml:space="preserve"> the following </w:t>
      </w:r>
      <w:r w:rsidR="00792DDA">
        <w:t>is the implementation of the tool search functionality across the 3 layers</w:t>
      </w:r>
      <w:r w:rsidR="00B11ADA">
        <w:t>:</w:t>
      </w:r>
    </w:p>
    <w:p w14:paraId="18918ACB" w14:textId="1A01EC93" w:rsidR="00B11ADA" w:rsidRDefault="00B11ADA" w:rsidP="002B3220">
      <w:r>
        <w:t xml:space="preserve">Firstly, in the presentation layer, a reference to the business layer is needed, in this case the services folder, to access the tool service. </w:t>
      </w:r>
      <w:r w:rsidR="005A1032">
        <w:t xml:space="preserve">This is referenced via a </w:t>
      </w:r>
      <w:r>
        <w:t>“using” statement</w:t>
      </w:r>
      <w:r w:rsidR="005A1032">
        <w:t xml:space="preserve"> as seen on line 2 of the figure below</w:t>
      </w:r>
      <w:r>
        <w:t xml:space="preserve">. This is necessary for this class to be able to </w:t>
      </w:r>
      <w:r w:rsidR="005A1032">
        <w:t>access classes in the business layer</w:t>
      </w:r>
      <w:r>
        <w:t xml:space="preserve">.  </w:t>
      </w:r>
      <w:r w:rsidR="003212CE">
        <w:t xml:space="preserve">An instance of the tool service class is instantiated on line 12, which allows access to all the methods within the ToolService class. </w:t>
      </w:r>
    </w:p>
    <w:p w14:paraId="4283E7B7" w14:textId="748503C1" w:rsidR="00B11ADA" w:rsidRDefault="00B11ADA" w:rsidP="00403062">
      <w:pPr>
        <w:jc w:val="center"/>
      </w:pPr>
      <w:r w:rsidRPr="00B11ADA">
        <w:drawing>
          <wp:inline distT="0" distB="0" distL="0" distR="0" wp14:anchorId="2DEDE772" wp14:editId="609C1437">
            <wp:extent cx="3283889" cy="1676585"/>
            <wp:effectExtent l="0" t="0" r="0" b="0"/>
            <wp:docPr id="33859598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95984" name="Picture 1" descr="A screen shot of a computer program&#10;&#10;Description automatically generated"/>
                    <pic:cNvPicPr/>
                  </pic:nvPicPr>
                  <pic:blipFill>
                    <a:blip r:embed="rId17"/>
                    <a:stretch>
                      <a:fillRect/>
                    </a:stretch>
                  </pic:blipFill>
                  <pic:spPr>
                    <a:xfrm>
                      <a:off x="0" y="0"/>
                      <a:ext cx="3295108" cy="1682313"/>
                    </a:xfrm>
                    <a:prstGeom prst="rect">
                      <a:avLst/>
                    </a:prstGeom>
                  </pic:spPr>
                </pic:pic>
              </a:graphicData>
            </a:graphic>
          </wp:inline>
        </w:drawing>
      </w:r>
    </w:p>
    <w:p w14:paraId="4D12EC35" w14:textId="398E64C2" w:rsidR="00403062" w:rsidRDefault="00403062" w:rsidP="002B3220">
      <w:r>
        <w:t xml:space="preserve">With the connection between presentation and business correctly set up, </w:t>
      </w:r>
      <w:r>
        <w:t xml:space="preserve">the </w:t>
      </w:r>
      <w:proofErr w:type="spellStart"/>
      <w:r>
        <w:t>GetFilteredTools</w:t>
      </w:r>
      <w:proofErr w:type="spellEnd"/>
      <w:r>
        <w:t xml:space="preserve">() </w:t>
      </w:r>
      <w:r w:rsidR="000115A7">
        <w:t>method</w:t>
      </w:r>
      <w:r>
        <w:t xml:space="preserve"> </w:t>
      </w:r>
      <w:r w:rsidR="000115A7">
        <w:t xml:space="preserve">is invoked to retrieve filtered tools, as seen on line </w:t>
      </w:r>
      <w:r>
        <w:t>45</w:t>
      </w:r>
      <w:r w:rsidR="0007673A">
        <w:t xml:space="preserve"> in the figure below</w:t>
      </w:r>
      <w:r>
        <w:t>.</w:t>
      </w:r>
    </w:p>
    <w:p w14:paraId="4852CF84" w14:textId="3DA2FE13" w:rsidR="00403062" w:rsidRDefault="00403062" w:rsidP="002C3B28">
      <w:pPr>
        <w:jc w:val="center"/>
      </w:pPr>
      <w:r w:rsidRPr="00403062">
        <w:drawing>
          <wp:inline distT="0" distB="0" distL="0" distR="0" wp14:anchorId="30F9E93C" wp14:editId="51A3A79B">
            <wp:extent cx="4031311" cy="1563663"/>
            <wp:effectExtent l="0" t="0" r="7620" b="0"/>
            <wp:docPr id="2119415469"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415469" name="Picture 1" descr="A computer screen with text&#10;&#10;Description automatically generated"/>
                    <pic:cNvPicPr/>
                  </pic:nvPicPr>
                  <pic:blipFill>
                    <a:blip r:embed="rId18"/>
                    <a:stretch>
                      <a:fillRect/>
                    </a:stretch>
                  </pic:blipFill>
                  <pic:spPr>
                    <a:xfrm>
                      <a:off x="0" y="0"/>
                      <a:ext cx="4039248" cy="1566742"/>
                    </a:xfrm>
                    <a:prstGeom prst="rect">
                      <a:avLst/>
                    </a:prstGeom>
                  </pic:spPr>
                </pic:pic>
              </a:graphicData>
            </a:graphic>
          </wp:inline>
        </w:drawing>
      </w:r>
    </w:p>
    <w:p w14:paraId="564DEDB8" w14:textId="5E2031EB" w:rsidR="00C103BA" w:rsidRDefault="008A5507" w:rsidP="002B3220">
      <w:r>
        <w:lastRenderedPageBreak/>
        <w:t>The</w:t>
      </w:r>
      <w:r w:rsidR="00C103BA">
        <w:t xml:space="preserve"> ToolService class in the business layer </w:t>
      </w:r>
      <w:r w:rsidR="00B10D73">
        <w:t xml:space="preserve">receives this request from the presentation </w:t>
      </w:r>
      <w:proofErr w:type="spellStart"/>
      <w:r w:rsidR="00B10D73">
        <w:t>laayer</w:t>
      </w:r>
      <w:proofErr w:type="spellEnd"/>
      <w:r w:rsidR="005A5185">
        <w:t xml:space="preserve">. As this </w:t>
      </w:r>
      <w:r w:rsidR="00B10D73">
        <w:t>function</w:t>
      </w:r>
      <w:r w:rsidR="005A5185">
        <w:t xml:space="preserve"> is a simple search</w:t>
      </w:r>
      <w:r w:rsidR="00B10D73">
        <w:t xml:space="preserve"> operation</w:t>
      </w:r>
      <w:r w:rsidR="005A5185">
        <w:t xml:space="preserve">, </w:t>
      </w:r>
      <w:r w:rsidR="00B10D73">
        <w:t xml:space="preserve">with </w:t>
      </w:r>
      <w:r w:rsidR="005A5185">
        <w:t xml:space="preserve">no </w:t>
      </w:r>
      <w:r w:rsidR="00B10D73">
        <w:t xml:space="preserve">additional </w:t>
      </w:r>
      <w:r w:rsidR="005A5185">
        <w:t>business logic, the request is then sent to the data layer.</w:t>
      </w:r>
    </w:p>
    <w:p w14:paraId="339C6F5D" w14:textId="60A73516" w:rsidR="005A5185" w:rsidRDefault="005A5185" w:rsidP="002B3220">
      <w:r w:rsidRPr="005A5185">
        <w:drawing>
          <wp:inline distT="0" distB="0" distL="0" distR="0" wp14:anchorId="09AC7572" wp14:editId="0D268B1B">
            <wp:extent cx="5731510" cy="383540"/>
            <wp:effectExtent l="0" t="0" r="2540" b="0"/>
            <wp:docPr id="260736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36258" name=""/>
                    <pic:cNvPicPr/>
                  </pic:nvPicPr>
                  <pic:blipFill>
                    <a:blip r:embed="rId19"/>
                    <a:stretch>
                      <a:fillRect/>
                    </a:stretch>
                  </pic:blipFill>
                  <pic:spPr>
                    <a:xfrm>
                      <a:off x="0" y="0"/>
                      <a:ext cx="5731510" cy="383540"/>
                    </a:xfrm>
                    <a:prstGeom prst="rect">
                      <a:avLst/>
                    </a:prstGeom>
                  </pic:spPr>
                </pic:pic>
              </a:graphicData>
            </a:graphic>
          </wp:inline>
        </w:drawing>
      </w:r>
    </w:p>
    <w:p w14:paraId="69CDE3AA" w14:textId="38E8C592" w:rsidR="005A5185" w:rsidRDefault="005A5185" w:rsidP="002B3220">
      <w:r>
        <w:t xml:space="preserve">The business layer implements a connection to the data layer in the same fashion as the presentation layer is connected to the business layer – a reference to the data layer with “using” and a </w:t>
      </w:r>
      <w:proofErr w:type="spellStart"/>
      <w:r>
        <w:t>ToolData</w:t>
      </w:r>
      <w:proofErr w:type="spellEnd"/>
      <w:r>
        <w:t>() instance.</w:t>
      </w:r>
    </w:p>
    <w:p w14:paraId="1E29501E" w14:textId="77777777" w:rsidR="005A5185" w:rsidRDefault="005A5185" w:rsidP="002B3220"/>
    <w:p w14:paraId="17AFCE31" w14:textId="5A7375C7" w:rsidR="005A5185" w:rsidRDefault="002756CB" w:rsidP="002B3220">
      <w:r>
        <w:t>The</w:t>
      </w:r>
      <w:r w:rsidR="00B441F3">
        <w:t xml:space="preserve"> data layer </w:t>
      </w:r>
      <w:r w:rsidR="0088750B">
        <w:t xml:space="preserve">then </w:t>
      </w:r>
      <w:r>
        <w:t xml:space="preserve">receives the </w:t>
      </w:r>
      <w:r w:rsidR="00685B24">
        <w:t>request and</w:t>
      </w:r>
      <w:r w:rsidR="0088750B">
        <w:t xml:space="preserve"> executes </w:t>
      </w:r>
      <w:r w:rsidR="004B6ECD">
        <w:t>the</w:t>
      </w:r>
      <w:r w:rsidR="0088750B">
        <w:t xml:space="preserve"> SQL</w:t>
      </w:r>
      <w:r w:rsidR="004B6ECD">
        <w:t xml:space="preserve"> </w:t>
      </w:r>
      <w:r w:rsidR="0088750B">
        <w:t>query to retrieve the filtered tools from the database. The results are returned to the business layer, which the business layer passes to the presentation layer for display:</w:t>
      </w:r>
    </w:p>
    <w:p w14:paraId="5C1550BE" w14:textId="33743368" w:rsidR="005A5185" w:rsidRDefault="005A5185" w:rsidP="002B3220">
      <w:r w:rsidRPr="005A5185">
        <w:drawing>
          <wp:inline distT="0" distB="0" distL="0" distR="0" wp14:anchorId="0BE4E145" wp14:editId="7E93D271">
            <wp:extent cx="5731510" cy="1789430"/>
            <wp:effectExtent l="0" t="0" r="2540" b="1270"/>
            <wp:docPr id="961986298" name="Picture 1" descr="A black background with many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986298" name="Picture 1" descr="A black background with many lines&#10;&#10;Description automatically generated with medium confidence"/>
                    <pic:cNvPicPr/>
                  </pic:nvPicPr>
                  <pic:blipFill>
                    <a:blip r:embed="rId20"/>
                    <a:stretch>
                      <a:fillRect/>
                    </a:stretch>
                  </pic:blipFill>
                  <pic:spPr>
                    <a:xfrm>
                      <a:off x="0" y="0"/>
                      <a:ext cx="5731510" cy="1789430"/>
                    </a:xfrm>
                    <a:prstGeom prst="rect">
                      <a:avLst/>
                    </a:prstGeom>
                  </pic:spPr>
                </pic:pic>
              </a:graphicData>
            </a:graphic>
          </wp:inline>
        </w:drawing>
      </w:r>
    </w:p>
    <w:p w14:paraId="3FE634F1" w14:textId="69B2AF7B" w:rsidR="004B6ECD" w:rsidRDefault="004B6ECD" w:rsidP="0088750B">
      <w:pPr>
        <w:jc w:val="center"/>
      </w:pPr>
      <w:r w:rsidRPr="004B6ECD">
        <w:drawing>
          <wp:inline distT="0" distB="0" distL="0" distR="0" wp14:anchorId="0703032A" wp14:editId="68CA2DB5">
            <wp:extent cx="4190337" cy="2559421"/>
            <wp:effectExtent l="0" t="0" r="1270" b="0"/>
            <wp:docPr id="1384942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4224" name="Picture 1" descr="A screenshot of a computer&#10;&#10;Description automatically generated"/>
                    <pic:cNvPicPr/>
                  </pic:nvPicPr>
                  <pic:blipFill>
                    <a:blip r:embed="rId21"/>
                    <a:stretch>
                      <a:fillRect/>
                    </a:stretch>
                  </pic:blipFill>
                  <pic:spPr>
                    <a:xfrm>
                      <a:off x="0" y="0"/>
                      <a:ext cx="4196371" cy="2563107"/>
                    </a:xfrm>
                    <a:prstGeom prst="rect">
                      <a:avLst/>
                    </a:prstGeom>
                  </pic:spPr>
                </pic:pic>
              </a:graphicData>
            </a:graphic>
          </wp:inline>
        </w:drawing>
      </w:r>
    </w:p>
    <w:p w14:paraId="51452FAD" w14:textId="77777777" w:rsidR="00351093" w:rsidRDefault="00351093">
      <w:r>
        <w:br w:type="page"/>
      </w:r>
    </w:p>
    <w:p w14:paraId="65DB239A" w14:textId="511175D5" w:rsidR="00465F55" w:rsidRPr="0008764F" w:rsidRDefault="00351093" w:rsidP="00214CC2">
      <w:r>
        <w:lastRenderedPageBreak/>
        <w:t xml:space="preserve"> </w:t>
      </w:r>
    </w:p>
    <w:p w14:paraId="21B8E052" w14:textId="7FAC7CEF" w:rsidR="00C5708D" w:rsidRDefault="008F36BC" w:rsidP="008F36BC">
      <w:pPr>
        <w:pStyle w:val="Heading2"/>
        <w:rPr>
          <w:color w:val="auto"/>
        </w:rPr>
      </w:pPr>
      <w:bookmarkStart w:id="12" w:name="_Toc184026266"/>
      <w:r w:rsidRPr="0008764F">
        <w:rPr>
          <w:color w:val="auto"/>
        </w:rPr>
        <w:t>Implementation of Dependency Injection</w:t>
      </w:r>
      <w:r w:rsidR="00A23AA1" w:rsidRPr="0008764F">
        <w:rPr>
          <w:color w:val="auto"/>
        </w:rPr>
        <w:t xml:space="preserve"> and Centralising </w:t>
      </w:r>
      <w:r w:rsidR="00B74D6D" w:rsidRPr="0008764F">
        <w:rPr>
          <w:color w:val="auto"/>
        </w:rPr>
        <w:t xml:space="preserve">Form </w:t>
      </w:r>
      <w:r w:rsidR="00A23AA1" w:rsidRPr="0008764F">
        <w:rPr>
          <w:color w:val="auto"/>
        </w:rPr>
        <w:t>Navigation</w:t>
      </w:r>
      <w:bookmarkEnd w:id="12"/>
    </w:p>
    <w:p w14:paraId="7A3F683D" w14:textId="4CB8A171" w:rsidR="002C1F8E" w:rsidRDefault="00730BC4" w:rsidP="002C1F8E">
      <w:r>
        <w:t>Two related refactorings to the system were the implementation of dependency injection between architecture layers, and the implementation of a centralised form navigation.</w:t>
      </w:r>
    </w:p>
    <w:p w14:paraId="52D1C2BF" w14:textId="45BCBEA0" w:rsidR="00A86883" w:rsidRPr="0008764F" w:rsidRDefault="00384A70" w:rsidP="00A86883">
      <w:pPr>
        <w:rPr>
          <w:rStyle w:val="Hyperlink"/>
          <w:color w:val="auto"/>
        </w:rPr>
      </w:pPr>
      <w:r>
        <w:t>Th</w:t>
      </w:r>
      <w:r w:rsidR="00AD4964">
        <w:t>e</w:t>
      </w:r>
      <w:r>
        <w:t xml:space="preserve"> implementation </w:t>
      </w:r>
      <w:r w:rsidR="00AD4964">
        <w:t xml:space="preserve">of dependency injection </w:t>
      </w:r>
      <w:r>
        <w:t xml:space="preserve">was inspired by a Martin Fowler article, in which he </w:t>
      </w:r>
      <w:r w:rsidR="00A86883">
        <w:t xml:space="preserve">splits a simple application into a Presentation-Domain-Data </w:t>
      </w:r>
      <w:r w:rsidR="007532E1">
        <w:t>layering and</w:t>
      </w:r>
      <w:r w:rsidR="00A86883">
        <w:t xml:space="preserve"> implements dependency injection patterns</w:t>
      </w:r>
      <w:r w:rsidR="00E12E41">
        <w:t xml:space="preserve">. </w:t>
      </w:r>
      <w:hyperlink r:id="rId22" w:history="1">
        <w:r w:rsidR="00C9067C" w:rsidRPr="00DB2104">
          <w:rPr>
            <w:rStyle w:val="Hyperlink"/>
          </w:rPr>
          <w:t>https://martinfowler.com/articles/refactoring-dependencies.html</w:t>
        </w:r>
      </w:hyperlink>
    </w:p>
    <w:p w14:paraId="4DF4B9D0" w14:textId="73CE6CF4" w:rsidR="00384A70" w:rsidRDefault="00384A70" w:rsidP="002C1F8E">
      <w:r>
        <w:t>The current layered architecture relies on services or data repositories being instantiated directly in the class that is using them. For example, the tool search functionality that was previously outlined, directly instantiated the ToolService in the Presentation Layer. While this solution is adequate, the layers can be decoupled further by implementing dependency injection.</w:t>
      </w:r>
    </w:p>
    <w:p w14:paraId="25A72726" w14:textId="2FBA63E4" w:rsidR="005916C4" w:rsidRDefault="005916C4" w:rsidP="002C1F8E">
      <w:r>
        <w:t>To start, interfaces were created for each service and repository. To illustrate the changes, I will continue to show examples for Tools.</w:t>
      </w:r>
      <w:r>
        <w:br/>
      </w:r>
      <w:r w:rsidRPr="005916C4">
        <w:drawing>
          <wp:inline distT="0" distB="0" distL="0" distR="0" wp14:anchorId="1C96E80A" wp14:editId="06A11C2C">
            <wp:extent cx="5731510" cy="1260475"/>
            <wp:effectExtent l="0" t="0" r="2540" b="0"/>
            <wp:docPr id="1939733195" name="Picture 1" descr="A black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33195" name="Picture 1" descr="A black background with text&#10;&#10;Description automatically generated"/>
                    <pic:cNvPicPr/>
                  </pic:nvPicPr>
                  <pic:blipFill>
                    <a:blip r:embed="rId23"/>
                    <a:stretch>
                      <a:fillRect/>
                    </a:stretch>
                  </pic:blipFill>
                  <pic:spPr>
                    <a:xfrm>
                      <a:off x="0" y="0"/>
                      <a:ext cx="5731510" cy="1260475"/>
                    </a:xfrm>
                    <a:prstGeom prst="rect">
                      <a:avLst/>
                    </a:prstGeom>
                  </pic:spPr>
                </pic:pic>
              </a:graphicData>
            </a:graphic>
          </wp:inline>
        </w:drawing>
      </w:r>
    </w:p>
    <w:p w14:paraId="7CF20ACB" w14:textId="66DB6BB7" w:rsidR="005916C4" w:rsidRDefault="005916C4" w:rsidP="002C1F8E">
      <w:r w:rsidRPr="005916C4">
        <w:drawing>
          <wp:inline distT="0" distB="0" distL="0" distR="0" wp14:anchorId="0AC0397B" wp14:editId="092CA78D">
            <wp:extent cx="5731510" cy="1414145"/>
            <wp:effectExtent l="0" t="0" r="2540" b="0"/>
            <wp:docPr id="1830344389"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44389" name="Picture 1" descr="A computer screen with text&#10;&#10;Description automatically generated"/>
                    <pic:cNvPicPr/>
                  </pic:nvPicPr>
                  <pic:blipFill>
                    <a:blip r:embed="rId24"/>
                    <a:stretch>
                      <a:fillRect/>
                    </a:stretch>
                  </pic:blipFill>
                  <pic:spPr>
                    <a:xfrm>
                      <a:off x="0" y="0"/>
                      <a:ext cx="5731510" cy="1414145"/>
                    </a:xfrm>
                    <a:prstGeom prst="rect">
                      <a:avLst/>
                    </a:prstGeom>
                  </pic:spPr>
                </pic:pic>
              </a:graphicData>
            </a:graphic>
          </wp:inline>
        </w:drawing>
      </w:r>
    </w:p>
    <w:p w14:paraId="40D940F9" w14:textId="40BC646F" w:rsidR="005916C4" w:rsidRDefault="005916C4" w:rsidP="002C1F8E">
      <w:r>
        <w:t>Each of the existing concrete classes will then implement these interfaces:</w:t>
      </w:r>
    </w:p>
    <w:p w14:paraId="5C3C9142" w14:textId="77777777" w:rsidR="005916C4" w:rsidRDefault="005916C4" w:rsidP="002C1F8E">
      <w:r w:rsidRPr="005916C4">
        <w:drawing>
          <wp:inline distT="0" distB="0" distL="0" distR="0" wp14:anchorId="4372F810" wp14:editId="2CA357F4">
            <wp:extent cx="3277057" cy="276264"/>
            <wp:effectExtent l="0" t="0" r="0" b="9525"/>
            <wp:docPr id="526915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15182" name=""/>
                    <pic:cNvPicPr/>
                  </pic:nvPicPr>
                  <pic:blipFill>
                    <a:blip r:embed="rId25"/>
                    <a:stretch>
                      <a:fillRect/>
                    </a:stretch>
                  </pic:blipFill>
                  <pic:spPr>
                    <a:xfrm>
                      <a:off x="0" y="0"/>
                      <a:ext cx="3277057" cy="276264"/>
                    </a:xfrm>
                    <a:prstGeom prst="rect">
                      <a:avLst/>
                    </a:prstGeom>
                  </pic:spPr>
                </pic:pic>
              </a:graphicData>
            </a:graphic>
          </wp:inline>
        </w:drawing>
      </w:r>
    </w:p>
    <w:p w14:paraId="5C7C5B15" w14:textId="61E9AA71" w:rsidR="005916C4" w:rsidRDefault="005916C4" w:rsidP="002C1F8E">
      <w:r w:rsidRPr="005916C4">
        <w:drawing>
          <wp:inline distT="0" distB="0" distL="0" distR="0" wp14:anchorId="6988B3D8" wp14:editId="3C68527D">
            <wp:extent cx="3658111" cy="304843"/>
            <wp:effectExtent l="0" t="0" r="0" b="0"/>
            <wp:docPr id="243974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74204" name=""/>
                    <pic:cNvPicPr/>
                  </pic:nvPicPr>
                  <pic:blipFill>
                    <a:blip r:embed="rId26"/>
                    <a:stretch>
                      <a:fillRect/>
                    </a:stretch>
                  </pic:blipFill>
                  <pic:spPr>
                    <a:xfrm>
                      <a:off x="0" y="0"/>
                      <a:ext cx="3658111" cy="304843"/>
                    </a:xfrm>
                    <a:prstGeom prst="rect">
                      <a:avLst/>
                    </a:prstGeom>
                  </pic:spPr>
                </pic:pic>
              </a:graphicData>
            </a:graphic>
          </wp:inline>
        </w:drawing>
      </w:r>
    </w:p>
    <w:p w14:paraId="40C39E2D" w14:textId="77777777" w:rsidR="005916C4" w:rsidRDefault="005916C4" w:rsidP="002C1F8E"/>
    <w:p w14:paraId="47321432" w14:textId="13A43500" w:rsidR="00CB4763" w:rsidRDefault="00CB4763" w:rsidP="002C1F8E">
      <w:r>
        <w:t>Each class was then altered to receive their dependencies through their constructors rather than being instantiated directly in the class.</w:t>
      </w:r>
    </w:p>
    <w:p w14:paraId="0163E496" w14:textId="5AA35649" w:rsidR="005916C4" w:rsidRDefault="00144DC1" w:rsidP="002C1F8E">
      <w:r w:rsidRPr="00144DC1">
        <w:drawing>
          <wp:inline distT="0" distB="0" distL="0" distR="0" wp14:anchorId="49B6BC9C" wp14:editId="5D48CC21">
            <wp:extent cx="5731510" cy="1893570"/>
            <wp:effectExtent l="0" t="0" r="2540" b="0"/>
            <wp:docPr id="39996393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63931" name="Picture 1" descr="A screen shot of a computer&#10;&#10;Description automatically generated"/>
                    <pic:cNvPicPr/>
                  </pic:nvPicPr>
                  <pic:blipFill>
                    <a:blip r:embed="rId27"/>
                    <a:stretch>
                      <a:fillRect/>
                    </a:stretch>
                  </pic:blipFill>
                  <pic:spPr>
                    <a:xfrm>
                      <a:off x="0" y="0"/>
                      <a:ext cx="5731510" cy="1893570"/>
                    </a:xfrm>
                    <a:prstGeom prst="rect">
                      <a:avLst/>
                    </a:prstGeom>
                  </pic:spPr>
                </pic:pic>
              </a:graphicData>
            </a:graphic>
          </wp:inline>
        </w:drawing>
      </w:r>
    </w:p>
    <w:p w14:paraId="266B8657" w14:textId="77777777" w:rsidR="00144DC1" w:rsidRDefault="00144DC1" w:rsidP="002C1F8E"/>
    <w:p w14:paraId="4F6F6CA8" w14:textId="3EA95EE6" w:rsidR="00144DC1" w:rsidRDefault="00DB32FD" w:rsidP="002C1F8E">
      <w:r>
        <w:t xml:space="preserve">These dependencies can then be defined at our application initiation – </w:t>
      </w:r>
      <w:proofErr w:type="spellStart"/>
      <w:r>
        <w:t>program.cs</w:t>
      </w:r>
      <w:proofErr w:type="spellEnd"/>
      <w:r>
        <w:t>, and use the navigation class to pass dependencies to windows forms:</w:t>
      </w:r>
    </w:p>
    <w:p w14:paraId="54649C4D" w14:textId="35C2503F" w:rsidR="00144DC1" w:rsidRDefault="005C3D7F" w:rsidP="002C1F8E">
      <w:r w:rsidRPr="005C3D7F">
        <w:drawing>
          <wp:inline distT="0" distB="0" distL="0" distR="0" wp14:anchorId="7A8D55ED" wp14:editId="188A6DFE">
            <wp:extent cx="5731510" cy="3409315"/>
            <wp:effectExtent l="0" t="0" r="2540" b="635"/>
            <wp:docPr id="792936818"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936818" name="Picture 1" descr="A computer screen shot of a program code&#10;&#10;Description automatically generated"/>
                    <pic:cNvPicPr/>
                  </pic:nvPicPr>
                  <pic:blipFill>
                    <a:blip r:embed="rId28"/>
                    <a:stretch>
                      <a:fillRect/>
                    </a:stretch>
                  </pic:blipFill>
                  <pic:spPr>
                    <a:xfrm>
                      <a:off x="0" y="0"/>
                      <a:ext cx="5731510" cy="3409315"/>
                    </a:xfrm>
                    <a:prstGeom prst="rect">
                      <a:avLst/>
                    </a:prstGeom>
                  </pic:spPr>
                </pic:pic>
              </a:graphicData>
            </a:graphic>
          </wp:inline>
        </w:drawing>
      </w:r>
    </w:p>
    <w:p w14:paraId="23B9A9A3" w14:textId="130B9894" w:rsidR="005916C4" w:rsidRDefault="005C3D7F" w:rsidP="002C1F8E">
      <w:r w:rsidRPr="00DB32FD">
        <w:drawing>
          <wp:inline distT="0" distB="0" distL="0" distR="0" wp14:anchorId="3EE91C64" wp14:editId="10A2954B">
            <wp:extent cx="5731510" cy="883285"/>
            <wp:effectExtent l="0" t="0" r="2540" b="0"/>
            <wp:docPr id="402416171" name="Picture 1" descr="A black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416171" name="Picture 1" descr="A black screen with text&#10;&#10;Description automatically generated"/>
                    <pic:cNvPicPr/>
                  </pic:nvPicPr>
                  <pic:blipFill>
                    <a:blip r:embed="rId29"/>
                    <a:stretch>
                      <a:fillRect/>
                    </a:stretch>
                  </pic:blipFill>
                  <pic:spPr>
                    <a:xfrm>
                      <a:off x="0" y="0"/>
                      <a:ext cx="5731510" cy="883285"/>
                    </a:xfrm>
                    <a:prstGeom prst="rect">
                      <a:avLst/>
                    </a:prstGeom>
                  </pic:spPr>
                </pic:pic>
              </a:graphicData>
            </a:graphic>
          </wp:inline>
        </w:drawing>
      </w:r>
    </w:p>
    <w:p w14:paraId="34163920" w14:textId="77777777" w:rsidR="005916C4" w:rsidRDefault="005916C4" w:rsidP="002C1F8E"/>
    <w:p w14:paraId="47E78D8B" w14:textId="77777777" w:rsidR="00635ECA" w:rsidRPr="0008764F" w:rsidRDefault="00635ECA" w:rsidP="002C1F8E"/>
    <w:p w14:paraId="7420C890" w14:textId="0449EEF7" w:rsidR="00C5708D" w:rsidRPr="00C5708D" w:rsidRDefault="00C5708D" w:rsidP="00D322CD">
      <w:pPr>
        <w:rPr>
          <w:u w:val="single"/>
        </w:rPr>
      </w:pPr>
      <w:hyperlink r:id="rId30" w:history="1">
        <w:r w:rsidRPr="006426A2">
          <w:rPr>
            <w:rStyle w:val="Hyperlink"/>
          </w:rPr>
          <w:t>https://learn.microsoft.com/en-sg/answers/questions/1654403/how-to-implement-layered-architecture66</w:t>
        </w:r>
      </w:hyperlink>
    </w:p>
    <w:p w14:paraId="53B81DE8" w14:textId="301F089B" w:rsidR="00AB2051" w:rsidRPr="0008764F" w:rsidRDefault="00AB2051" w:rsidP="00D322CD">
      <w:hyperlink r:id="rId31" w:history="1">
        <w:r w:rsidRPr="0008764F">
          <w:rPr>
            <w:rStyle w:val="Hyperlink"/>
            <w:color w:val="auto"/>
          </w:rPr>
          <w:t>https://www.geeksforgeeks.org/dependency-injectiondi-design-pattern/</w:t>
        </w:r>
      </w:hyperlink>
    </w:p>
    <w:p w14:paraId="314E76B6" w14:textId="52E518E4" w:rsidR="00BB046C" w:rsidRPr="0008764F" w:rsidRDefault="00BB046C" w:rsidP="00BB046C">
      <w:pPr>
        <w:pStyle w:val="ListParagraph"/>
        <w:numPr>
          <w:ilvl w:val="0"/>
          <w:numId w:val="1"/>
        </w:numPr>
      </w:pPr>
      <w:r w:rsidRPr="0008764F">
        <w:t xml:space="preserve">Base Navigation form used to reduce a </w:t>
      </w:r>
      <w:r w:rsidR="00911C4B">
        <w:t>significant</w:t>
      </w:r>
      <w:r w:rsidRPr="0008764F">
        <w:t xml:space="preserve"> amount of duplicate code</w:t>
      </w:r>
      <w:r w:rsidR="00911C4B">
        <w:t>, which was showed by a SonarQube scan</w:t>
      </w:r>
      <w:r w:rsidRPr="0008764F">
        <w:t>. This new centralised Navigation function was perfectly suited for injecting dependencies to the different functions during runtime.</w:t>
      </w:r>
    </w:p>
    <w:p w14:paraId="5E307A7F" w14:textId="07CA5325" w:rsidR="005C46C2" w:rsidRDefault="005C46C2" w:rsidP="00BB046C">
      <w:pPr>
        <w:pStyle w:val="ListParagraph"/>
        <w:numPr>
          <w:ilvl w:val="0"/>
          <w:numId w:val="1"/>
        </w:numPr>
      </w:pPr>
      <w:r w:rsidRPr="0008764F">
        <w:t>To further decouple the layers, the dependencies are injected at runtime instead of instantiating a new layer service.</w:t>
      </w:r>
      <w:r w:rsidR="00AB3EA0" w:rsidRPr="0008764F">
        <w:t xml:space="preserve"> The implementation is similar to that of this martin fowler article, however the “injector” in my system is instead the form navigation service</w:t>
      </w:r>
    </w:p>
    <w:p w14:paraId="144A3B7F" w14:textId="2EB2BCA9" w:rsidR="00B32095" w:rsidRPr="0008764F" w:rsidRDefault="00B32095" w:rsidP="00BB046C">
      <w:pPr>
        <w:pStyle w:val="ListParagraph"/>
        <w:numPr>
          <w:ilvl w:val="0"/>
          <w:numId w:val="1"/>
        </w:numPr>
      </w:pPr>
      <w:r>
        <w:t>Interfaces were created for my business services and data access classes to facilitate dependency injection</w:t>
      </w:r>
    </w:p>
    <w:p w14:paraId="13146DA2" w14:textId="0F6A8B4E" w:rsidR="00AB2051" w:rsidRDefault="00AB2051" w:rsidP="00BB046C">
      <w:pPr>
        <w:pStyle w:val="ListParagraph"/>
        <w:numPr>
          <w:ilvl w:val="0"/>
          <w:numId w:val="1"/>
        </w:numPr>
      </w:pPr>
    </w:p>
    <w:p w14:paraId="567ED4A6" w14:textId="718FC1D5" w:rsidR="00B33FF9" w:rsidRDefault="00B33FF9" w:rsidP="0008764F">
      <w:pPr>
        <w:pStyle w:val="Heading2"/>
        <w:rPr>
          <w:color w:val="auto"/>
        </w:rPr>
      </w:pPr>
      <w:bookmarkStart w:id="13" w:name="_Toc184026267"/>
      <w:r>
        <w:rPr>
          <w:color w:val="auto"/>
        </w:rPr>
        <w:t>Implementation of Stored Procedures</w:t>
      </w:r>
      <w:bookmarkEnd w:id="13"/>
    </w:p>
    <w:p w14:paraId="02741BDA" w14:textId="02221310" w:rsidR="00BD4401" w:rsidRDefault="00881968" w:rsidP="00BD4401">
      <w:r>
        <w:t xml:space="preserve">Stored procedures </w:t>
      </w:r>
    </w:p>
    <w:p w14:paraId="3C5BC442" w14:textId="77777777" w:rsidR="005E125C" w:rsidRDefault="005E125C" w:rsidP="005E125C">
      <w:pPr>
        <w:pStyle w:val="Heading2"/>
        <w:spacing w:line="360" w:lineRule="auto"/>
        <w:rPr>
          <w:color w:val="auto"/>
        </w:rPr>
      </w:pPr>
      <w:bookmarkStart w:id="14" w:name="_Toc184026269"/>
      <w:r w:rsidRPr="0008764F">
        <w:rPr>
          <w:color w:val="auto"/>
        </w:rPr>
        <w:t xml:space="preserve">Implementation of Strategy </w:t>
      </w:r>
      <w:r>
        <w:rPr>
          <w:color w:val="auto"/>
        </w:rPr>
        <w:t xml:space="preserve">and </w:t>
      </w:r>
      <w:bookmarkEnd w:id="14"/>
      <w:r>
        <w:rPr>
          <w:color w:val="auto"/>
        </w:rPr>
        <w:t>Simple Factory</w:t>
      </w:r>
    </w:p>
    <w:p w14:paraId="2784F32B" w14:textId="05ECA05C" w:rsidR="005E125C" w:rsidRPr="000310EA" w:rsidRDefault="005E125C" w:rsidP="00F85A78">
      <w:pPr>
        <w:pStyle w:val="Heading3"/>
        <w:tabs>
          <w:tab w:val="left" w:pos="2467"/>
        </w:tabs>
      </w:pPr>
      <w:r>
        <w:t>Description</w:t>
      </w:r>
    </w:p>
    <w:p w14:paraId="4F51E055" w14:textId="0376FB23" w:rsidR="005E125C" w:rsidRPr="0008764F" w:rsidRDefault="005E125C" w:rsidP="005E125C">
      <w:r w:rsidRPr="0008764F">
        <w:t xml:space="preserve">A key functionality of </w:t>
      </w:r>
      <w:r>
        <w:t>the</w:t>
      </w:r>
      <w:r w:rsidRPr="0008764F">
        <w:t xml:space="preserve"> tool hire management system is report generation.  Currently, the system uses two separate windows forms for report generation: one for annual revenue analysis and another for annual tool analysis. While this setup works for these </w:t>
      </w:r>
      <w:r w:rsidR="00342B08">
        <w:t xml:space="preserve">two </w:t>
      </w:r>
      <w:r w:rsidRPr="0008764F">
        <w:t>existing reports, it becomes increasingly bulky as the business grows and the need for additional reports arises. Each new report would require creating another form and writing similar blocks of code, leading to significant duplicate code and make the system harder to maintain.</w:t>
      </w:r>
    </w:p>
    <w:p w14:paraId="1317F5F9" w14:textId="77777777" w:rsidR="005E125C" w:rsidRDefault="005E125C" w:rsidP="005E125C">
      <w:r w:rsidRPr="0008764F">
        <w:t xml:space="preserve">To </w:t>
      </w:r>
      <w:r>
        <w:t>solve</w:t>
      </w:r>
      <w:r w:rsidRPr="0008764F">
        <w:t xml:space="preserve"> this, I made the decision to merge the two separate report forms into a single, "Analysis" form. This new form includes a dropdown menu, allowing users to select the type of report they want to generate.</w:t>
      </w:r>
    </w:p>
    <w:p w14:paraId="194403D0" w14:textId="6AA3373C" w:rsidR="005E125C" w:rsidRPr="0008764F" w:rsidRDefault="005E125C" w:rsidP="005E125C">
      <w:r>
        <w:t>According to refactoring guru, t</w:t>
      </w:r>
      <w:r w:rsidRPr="00901531">
        <w:t xml:space="preserve">he Strategy pattern suggests that you take a class that does something specific in different ways and extract all of these algorithms into separate classes called </w:t>
      </w:r>
      <w:r w:rsidRPr="00901531">
        <w:rPr>
          <w:i/>
          <w:iCs/>
        </w:rPr>
        <w:t>strategies</w:t>
      </w:r>
      <w:r>
        <w:rPr>
          <w:i/>
          <w:iCs/>
        </w:rPr>
        <w:t xml:space="preserve"> </w:t>
      </w:r>
      <w:r>
        <w:rPr>
          <w:i/>
          <w:iCs/>
        </w:rPr>
        <w:fldChar w:fldCharType="begin"/>
      </w:r>
      <w:r w:rsidR="001C5AA3">
        <w:rPr>
          <w:i/>
          <w:iCs/>
        </w:rPr>
        <w:instrText xml:space="preserve"> ADDIN ZOTERO_ITEM CSL_CITATION {"citationID":"4bzC2Pbd","properties":{"formattedCitation":"(refactoring guru, 2024b)","plainCitation":"(refactoring guru, 2024b)","noteIndex":0},"citationItems":[{"id":103,"uris":["http://zotero.org/users/15417947/items/V5SA4J2R"],"itemData":{"id":103,"type":"webpage","abstract":"Strategy is a behavioral design pattern that lets you define a family of algorithms, put each of them into a separate class, and make their objects interchangeable.","language":"en","title":"Strategy","URL":"https://refactoring.guru/design-patterns/strategy","author":[{"family":"refactoring guru","given":""}],"accessed":{"date-parts":[["2024",12,4]]}}}],"schema":"https://github.com/citation-style-language/schema/raw/master/csl-citation.json"} </w:instrText>
      </w:r>
      <w:r>
        <w:rPr>
          <w:i/>
          <w:iCs/>
        </w:rPr>
        <w:fldChar w:fldCharType="separate"/>
      </w:r>
      <w:r w:rsidR="001C5AA3" w:rsidRPr="001C5AA3">
        <w:rPr>
          <w:rFonts w:ascii="Aptos" w:hAnsi="Aptos"/>
        </w:rPr>
        <w:t>(refactoring guru, 2024b)</w:t>
      </w:r>
      <w:r>
        <w:rPr>
          <w:i/>
          <w:iCs/>
        </w:rPr>
        <w:fldChar w:fldCharType="end"/>
      </w:r>
      <w:r>
        <w:rPr>
          <w:i/>
          <w:iCs/>
        </w:rPr>
        <w:t>.</w:t>
      </w:r>
      <w:r w:rsidRPr="0008764F">
        <w:t xml:space="preserve"> Implementing the </w:t>
      </w:r>
      <w:r w:rsidRPr="00F70F02">
        <w:t>Strategy Pattern</w:t>
      </w:r>
      <w:r w:rsidRPr="0008764F">
        <w:t xml:space="preserve"> </w:t>
      </w:r>
      <w:r>
        <w:t xml:space="preserve">here </w:t>
      </w:r>
      <w:r w:rsidRPr="0008764F">
        <w:t xml:space="preserve">is a </w:t>
      </w:r>
      <w:r>
        <w:t>good</w:t>
      </w:r>
      <w:r w:rsidRPr="0008764F">
        <w:t xml:space="preserve"> fit for this enhancement</w:t>
      </w:r>
      <w:r>
        <w:t>, as each report if going to be generated in a different way</w:t>
      </w:r>
      <w:r w:rsidRPr="0008764F">
        <w:t>. By treating each report type as a strategy, the system can dynamically choose and execute the correct report generation logic based on the user's selection. This eliminates the need for duplicated code, as the core functionality for handling different reports is encapsulated within separate strategy.</w:t>
      </w:r>
    </w:p>
    <w:p w14:paraId="6152F86F" w14:textId="6702A897" w:rsidR="005E125C" w:rsidRDefault="005E125C" w:rsidP="005E125C">
      <w:r w:rsidRPr="0008764F">
        <w:t>Adopting the Strategy Pattern has several advantages. It improves maintainability by isolating the report generation logic, which makes it easier to update or modify individual reports without impacting others. Adding a new report becomes straightforward</w:t>
      </w:r>
      <w:r w:rsidR="00E67AD2">
        <w:t xml:space="preserve"> by adding an additional strategy</w:t>
      </w:r>
      <w:r w:rsidRPr="0008764F">
        <w:t xml:space="preserve">. This aligns with the Open/Closed Principle, ensuring that the system remains flexible </w:t>
      </w:r>
      <w:r w:rsidR="005D2829">
        <w:t>as the need for more reports arise</w:t>
      </w:r>
      <w:r w:rsidRPr="0008764F">
        <w:t xml:space="preserve">. In addition, this pattern improves code readability and organisation, as each report strategy is clearly defined and managed independently. </w:t>
      </w:r>
    </w:p>
    <w:p w14:paraId="4711AB2B" w14:textId="012FB807" w:rsidR="005E125C" w:rsidRDefault="00EA6FE0" w:rsidP="005E125C">
      <w:r>
        <w:t xml:space="preserve">The combination of strategy with simple factory was inspired by this </w:t>
      </w:r>
      <w:r w:rsidR="0054660D">
        <w:t>YouTube</w:t>
      </w:r>
      <w:r>
        <w:t xml:space="preserve"> video by Jono Williams: </w:t>
      </w:r>
      <w:hyperlink r:id="rId32" w:history="1">
        <w:r w:rsidRPr="00DB2104">
          <w:rPr>
            <w:rStyle w:val="Hyperlink"/>
          </w:rPr>
          <w:t>https://www.youtube.com/watch?v=aBOrVRKK3fA</w:t>
        </w:r>
      </w:hyperlink>
    </w:p>
    <w:p w14:paraId="17818129" w14:textId="4AE4E812" w:rsidR="00EA6FE0" w:rsidRDefault="0054660D" w:rsidP="005E125C">
      <w:r>
        <w:lastRenderedPageBreak/>
        <w:t>The strategy and simple factory patterns work well together as the factory encapsulates the instantiation of the correct strategy without exposing the logic to the client.</w:t>
      </w:r>
    </w:p>
    <w:p w14:paraId="00681EAD" w14:textId="77777777" w:rsidR="005E125C" w:rsidRDefault="005E125C" w:rsidP="005E125C">
      <w:pPr>
        <w:pStyle w:val="Heading3"/>
      </w:pPr>
      <w:r>
        <w:t>Code</w:t>
      </w:r>
    </w:p>
    <w:p w14:paraId="6A7B9EF8" w14:textId="7C48931D" w:rsidR="00680E5A" w:rsidRPr="00680E5A" w:rsidRDefault="00680E5A" w:rsidP="00680E5A">
      <w:r>
        <w:t xml:space="preserve">Firstly, an additional dropdown was added to the </w:t>
      </w:r>
      <w:r w:rsidR="004C6D9C">
        <w:t>Analysis</w:t>
      </w:r>
      <w:r>
        <w:t xml:space="preserve"> </w:t>
      </w:r>
      <w:r w:rsidR="004C6D9C">
        <w:t>W</w:t>
      </w:r>
      <w:r>
        <w:t xml:space="preserve">indows </w:t>
      </w:r>
      <w:r w:rsidR="004C6D9C">
        <w:t>F</w:t>
      </w:r>
      <w:r>
        <w:t>orm</w:t>
      </w:r>
      <w:r w:rsidR="004C6D9C">
        <w:t xml:space="preserve"> to allow users to select the type of report they wish to generate</w:t>
      </w:r>
      <w:r>
        <w:t>:</w:t>
      </w:r>
      <w:r>
        <w:br/>
      </w:r>
      <w:r w:rsidRPr="00680E5A">
        <w:drawing>
          <wp:inline distT="0" distB="0" distL="0" distR="0" wp14:anchorId="136BA652" wp14:editId="78BFC50A">
            <wp:extent cx="3959750" cy="2687506"/>
            <wp:effectExtent l="0" t="0" r="3175" b="0"/>
            <wp:docPr id="6382531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253124" name="Picture 1" descr="A screenshot of a graph&#10;&#10;Description automatically generated"/>
                    <pic:cNvPicPr/>
                  </pic:nvPicPr>
                  <pic:blipFill>
                    <a:blip r:embed="rId33"/>
                    <a:stretch>
                      <a:fillRect/>
                    </a:stretch>
                  </pic:blipFill>
                  <pic:spPr>
                    <a:xfrm>
                      <a:off x="0" y="0"/>
                      <a:ext cx="3964108" cy="2690464"/>
                    </a:xfrm>
                    <a:prstGeom prst="rect">
                      <a:avLst/>
                    </a:prstGeom>
                  </pic:spPr>
                </pic:pic>
              </a:graphicData>
            </a:graphic>
          </wp:inline>
        </w:drawing>
      </w:r>
    </w:p>
    <w:p w14:paraId="356D7145" w14:textId="4A1CAED8" w:rsidR="005E125C" w:rsidRPr="0008764F" w:rsidRDefault="001A5BE1" w:rsidP="005E125C">
      <w:r>
        <w:t>A</w:t>
      </w:r>
      <w:r w:rsidR="00314740">
        <w:t xml:space="preserve"> report strategy interface is defined, with a GenerateReport() method, which takes in a year and report type</w:t>
      </w:r>
      <w:r w:rsidR="002450D5">
        <w:t>, and should return a ReportData object</w:t>
      </w:r>
      <w:r w:rsidR="00314740">
        <w:t>:</w:t>
      </w:r>
      <w:r w:rsidR="00314740">
        <w:br/>
      </w:r>
      <w:r w:rsidR="00314740" w:rsidRPr="00314740">
        <w:drawing>
          <wp:inline distT="0" distB="0" distL="0" distR="0" wp14:anchorId="413E907A" wp14:editId="3536CA19">
            <wp:extent cx="3077155" cy="701031"/>
            <wp:effectExtent l="0" t="0" r="0" b="4445"/>
            <wp:docPr id="2144648891"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648891" name="Picture 1" descr="A black background with white text&#10;&#10;Description automatically generated"/>
                    <pic:cNvPicPr/>
                  </pic:nvPicPr>
                  <pic:blipFill>
                    <a:blip r:embed="rId34"/>
                    <a:stretch>
                      <a:fillRect/>
                    </a:stretch>
                  </pic:blipFill>
                  <pic:spPr>
                    <a:xfrm>
                      <a:off x="0" y="0"/>
                      <a:ext cx="3103252" cy="706976"/>
                    </a:xfrm>
                    <a:prstGeom prst="rect">
                      <a:avLst/>
                    </a:prstGeom>
                  </pic:spPr>
                </pic:pic>
              </a:graphicData>
            </a:graphic>
          </wp:inline>
        </w:drawing>
      </w:r>
    </w:p>
    <w:p w14:paraId="33339010" w14:textId="173202E7" w:rsidR="005E125C" w:rsidRDefault="00CF1466" w:rsidP="00BD4401">
      <w:r>
        <w:t>Each</w:t>
      </w:r>
      <w:r w:rsidR="004C6D9C">
        <w:t xml:space="preserve"> report type</w:t>
      </w:r>
      <w:r>
        <w:t xml:space="preserve"> </w:t>
      </w:r>
      <w:r w:rsidR="004C6D9C">
        <w:t>was then defined as a separate</w:t>
      </w:r>
      <w:r w:rsidR="00FD00ED">
        <w:t xml:space="preserve"> concrete</w:t>
      </w:r>
      <w:r w:rsidR="004C6D9C">
        <w:t xml:space="preserve"> </w:t>
      </w:r>
      <w:r>
        <w:t xml:space="preserve">strategy, implementing the </w:t>
      </w:r>
      <w:proofErr w:type="spellStart"/>
      <w:r w:rsidR="00DB4307">
        <w:t>I</w:t>
      </w:r>
      <w:r>
        <w:t>ReportStrategy</w:t>
      </w:r>
      <w:proofErr w:type="spellEnd"/>
      <w:r>
        <w:t xml:space="preserve"> interface:</w:t>
      </w:r>
    </w:p>
    <w:p w14:paraId="12C67803" w14:textId="443C7F00" w:rsidR="00CF1466" w:rsidRDefault="00CF1466" w:rsidP="00BD4401">
      <w:r w:rsidRPr="00CF1466">
        <w:drawing>
          <wp:inline distT="0" distB="0" distL="0" distR="0" wp14:anchorId="5FE0EEAE" wp14:editId="4B04AA26">
            <wp:extent cx="3482671" cy="1384300"/>
            <wp:effectExtent l="0" t="0" r="3810" b="6350"/>
            <wp:docPr id="1568071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071963" name="Picture 1" descr="A screen shot of a computer program&#10;&#10;Description automatically generated"/>
                    <pic:cNvPicPr/>
                  </pic:nvPicPr>
                  <pic:blipFill>
                    <a:blip r:embed="rId35"/>
                    <a:stretch>
                      <a:fillRect/>
                    </a:stretch>
                  </pic:blipFill>
                  <pic:spPr>
                    <a:xfrm>
                      <a:off x="0" y="0"/>
                      <a:ext cx="3519499" cy="1398938"/>
                    </a:xfrm>
                    <a:prstGeom prst="rect">
                      <a:avLst/>
                    </a:prstGeom>
                  </pic:spPr>
                </pic:pic>
              </a:graphicData>
            </a:graphic>
          </wp:inline>
        </w:drawing>
      </w:r>
    </w:p>
    <w:p w14:paraId="1DE061E4" w14:textId="665B0A52" w:rsidR="00A02897" w:rsidRDefault="00A02897" w:rsidP="00BD4401">
      <w:r>
        <w:t xml:space="preserve">A simple factory </w:t>
      </w:r>
      <w:r w:rsidR="00A57B66">
        <w:t>was</w:t>
      </w:r>
      <w:r>
        <w:t xml:space="preserve"> then defined</w:t>
      </w:r>
      <w:r w:rsidR="00A57B66">
        <w:t xml:space="preserve"> to</w:t>
      </w:r>
      <w:r>
        <w:t xml:space="preserve"> instant</w:t>
      </w:r>
      <w:r w:rsidR="00A57B66">
        <w:t>iate</w:t>
      </w:r>
      <w:r>
        <w:t xml:space="preserve"> </w:t>
      </w:r>
      <w:r w:rsidR="00A57B66">
        <w:t xml:space="preserve">the correct </w:t>
      </w:r>
      <w:r>
        <w:t>strategy based on the selected report type by the user:</w:t>
      </w:r>
    </w:p>
    <w:p w14:paraId="2A2B9ACE" w14:textId="431D4584" w:rsidR="00A02897" w:rsidRDefault="00A02897" w:rsidP="00BD4401">
      <w:r w:rsidRPr="00A02897">
        <w:lastRenderedPageBreak/>
        <w:drawing>
          <wp:inline distT="0" distB="0" distL="0" distR="0" wp14:anchorId="5500B1E4" wp14:editId="7C74CB21">
            <wp:extent cx="5086745" cy="1606163"/>
            <wp:effectExtent l="0" t="0" r="0" b="0"/>
            <wp:docPr id="2070631675"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631675" name="Picture 1" descr="A computer screen shot of a program code&#10;&#10;Description automatically generated"/>
                    <pic:cNvPicPr/>
                  </pic:nvPicPr>
                  <pic:blipFill>
                    <a:blip r:embed="rId36"/>
                    <a:stretch>
                      <a:fillRect/>
                    </a:stretch>
                  </pic:blipFill>
                  <pic:spPr>
                    <a:xfrm>
                      <a:off x="0" y="0"/>
                      <a:ext cx="5104375" cy="1611730"/>
                    </a:xfrm>
                    <a:prstGeom prst="rect">
                      <a:avLst/>
                    </a:prstGeom>
                  </pic:spPr>
                </pic:pic>
              </a:graphicData>
            </a:graphic>
          </wp:inline>
        </w:drawing>
      </w:r>
    </w:p>
    <w:p w14:paraId="6DE0E2D9" w14:textId="65394663" w:rsidR="00B274FA" w:rsidRDefault="00B274FA" w:rsidP="00BD4401">
      <w:r>
        <w:t>Then, from the business layer analysis service, which the presentation layer will interact with, calls the simple factory and returns the correct strategy:</w:t>
      </w:r>
    </w:p>
    <w:p w14:paraId="1DC8E58F" w14:textId="7D967CF1" w:rsidR="00B274FA" w:rsidRDefault="00B274FA" w:rsidP="00BD4401">
      <w:r w:rsidRPr="00B274FA">
        <w:drawing>
          <wp:inline distT="0" distB="0" distL="0" distR="0" wp14:anchorId="11441E38" wp14:editId="78979736">
            <wp:extent cx="5731510" cy="827405"/>
            <wp:effectExtent l="0" t="0" r="2540" b="0"/>
            <wp:docPr id="194885531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55315" name="Picture 1" descr="A screen shot of a computer code&#10;&#10;Description automatically generated"/>
                    <pic:cNvPicPr/>
                  </pic:nvPicPr>
                  <pic:blipFill>
                    <a:blip r:embed="rId37"/>
                    <a:stretch>
                      <a:fillRect/>
                    </a:stretch>
                  </pic:blipFill>
                  <pic:spPr>
                    <a:xfrm>
                      <a:off x="0" y="0"/>
                      <a:ext cx="5731510" cy="827405"/>
                    </a:xfrm>
                    <a:prstGeom prst="rect">
                      <a:avLst/>
                    </a:prstGeom>
                  </pic:spPr>
                </pic:pic>
              </a:graphicData>
            </a:graphic>
          </wp:inline>
        </w:drawing>
      </w:r>
    </w:p>
    <w:p w14:paraId="2DF2882F" w14:textId="6B03E95F" w:rsidR="00AB00B4" w:rsidRDefault="00AB00B4" w:rsidP="00BD4401">
      <w:r>
        <w:t xml:space="preserve">Finally, from the presentation layer, </w:t>
      </w:r>
      <w:proofErr w:type="spellStart"/>
      <w:r>
        <w:t>GetReportData</w:t>
      </w:r>
      <w:proofErr w:type="spellEnd"/>
      <w:r>
        <w:t>() can be invoked, which will go to the simple factory, return the correct report strategy, and generate the correct report data.</w:t>
      </w:r>
    </w:p>
    <w:p w14:paraId="2125FC84" w14:textId="700D34AF" w:rsidR="00AB00B4" w:rsidRDefault="00AB00B4" w:rsidP="00BD4401">
      <w:r w:rsidRPr="00AB00B4">
        <w:drawing>
          <wp:inline distT="0" distB="0" distL="0" distR="0" wp14:anchorId="45AAFDDB" wp14:editId="74428BAD">
            <wp:extent cx="5731510" cy="784860"/>
            <wp:effectExtent l="0" t="0" r="2540" b="0"/>
            <wp:docPr id="183542416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24161" name="Picture 1" descr="A screen shot of a computer&#10;&#10;Description automatically generated"/>
                    <pic:cNvPicPr/>
                  </pic:nvPicPr>
                  <pic:blipFill>
                    <a:blip r:embed="rId38"/>
                    <a:stretch>
                      <a:fillRect/>
                    </a:stretch>
                  </pic:blipFill>
                  <pic:spPr>
                    <a:xfrm>
                      <a:off x="0" y="0"/>
                      <a:ext cx="5731510" cy="784860"/>
                    </a:xfrm>
                    <a:prstGeom prst="rect">
                      <a:avLst/>
                    </a:prstGeom>
                  </pic:spPr>
                </pic:pic>
              </a:graphicData>
            </a:graphic>
          </wp:inline>
        </w:drawing>
      </w:r>
    </w:p>
    <w:p w14:paraId="0D1976AB" w14:textId="77777777" w:rsidR="00B274FA" w:rsidRPr="00BD4401" w:rsidRDefault="00B274FA" w:rsidP="00BD4401"/>
    <w:p w14:paraId="3CF89594" w14:textId="77777777" w:rsidR="00921EA1" w:rsidRDefault="00921EA1" w:rsidP="00921EA1">
      <w:pPr>
        <w:pStyle w:val="Heading2"/>
      </w:pPr>
      <w:bookmarkStart w:id="15" w:name="_Toc184026268"/>
      <w:r>
        <w:t>Implementation of Unit of Work</w:t>
      </w:r>
    </w:p>
    <w:p w14:paraId="71E377B1" w14:textId="5363AC47" w:rsidR="007A07B0" w:rsidRPr="007A07B0" w:rsidRDefault="007A07B0" w:rsidP="007A07B0">
      <w:pPr>
        <w:pStyle w:val="Heading3"/>
      </w:pPr>
      <w:r>
        <w:t>Description</w:t>
      </w:r>
    </w:p>
    <w:p w14:paraId="53AC0BD3" w14:textId="37259A8A" w:rsidR="00101EAD" w:rsidRDefault="00101EAD" w:rsidP="00101EAD">
      <w:r>
        <w:t>The unit of work pattern</w:t>
      </w:r>
      <w:r w:rsidR="00847BE1">
        <w:t xml:space="preserve"> is a behavioural pattern that</w:t>
      </w:r>
      <w:r>
        <w:t xml:space="preserve"> groups one or more operations into single transactions or “Units” and executes them by applying a principle of do everything or do nothing</w:t>
      </w:r>
      <w:r>
        <w:fldChar w:fldCharType="begin"/>
      </w:r>
      <w:r>
        <w:instrText xml:space="preserve"> ADDIN ZOTERO_ITEM CSL_CITATION {"citationID":"yjEMBOG3","properties":{"formattedCitation":"(Anon., 2019)","plainCitation":"(Anon., 2019)","dontUpdate":true,"noteIndex":0},"citationItems":[{"id":109,"uris":["http://zotero.org/users/15417947/items/ELVPCWHW"],"itemData":{"id":109,"type":"webpage","abstract":"In this article, I am going to discuss how to implement Unit Of Work in Repository Pattern. Unit of work in C# manages in-memory database","container-title":"Dot Net Tutorials","language":"en-us","title":"Unit Of Work in Repository Pattern","URL":"https://dotnettutorials.net/lesson/unit-of-work-csharp-mvc/","author":[{"family":"DotNetTutorials","given":""}],"accessed":{"date-parts":[["2024",12,5]]},"issued":{"date-parts":[["2019",3,31]]}}}],"schema":"https://github.com/citation-style-language/schema/raw/master/csl-citation.json"} </w:instrText>
      </w:r>
      <w:r>
        <w:fldChar w:fldCharType="separate"/>
      </w:r>
      <w:r>
        <w:fldChar w:fldCharType="end"/>
      </w:r>
      <w:r>
        <w:t xml:space="preserve">. This means that if any of the transaction operations fail, it will roll back the transaction. If all of the operations are successful, then it will commit the transaction </w:t>
      </w:r>
      <w:r>
        <w:fldChar w:fldCharType="begin"/>
      </w:r>
      <w:r>
        <w:instrText xml:space="preserve"> ADDIN ZOTERO_ITEM CSL_CITATION {"citationID":"HU68KeiU","properties":{"formattedCitation":"(DotNetTutorials, 2019)","plainCitation":"(DotNetTutorials, 2019)","noteIndex":0},"citationItems":[{"id":109,"uris":["http://zotero.org/users/15417947/items/ELVPCWHW"],"itemData":{"id":109,"type":"webpage","abstract":"In this article, I am going to discuss how to implement Unit Of Work in Repository Pattern. Unit of work in C# manages in-memory database","container-title":"Dot Net Tutorials","language":"en-us","title":"Unit Of Work in Repository Pattern","URL":"https://dotnettutorials.net/lesson/unit-of-work-csharp-mvc/","author":[{"family":"DotNetTutorials","given":""}],"accessed":{"date-parts":[["2024",12,5]]},"issued":{"date-parts":[["2019",3,31]]}}}],"schema":"https://github.com/citation-style-language/schema/raw/master/csl-citation.json"} </w:instrText>
      </w:r>
      <w:r>
        <w:fldChar w:fldCharType="separate"/>
      </w:r>
      <w:r w:rsidRPr="00101EAD">
        <w:rPr>
          <w:rFonts w:ascii="Aptos" w:hAnsi="Aptos"/>
        </w:rPr>
        <w:t>(</w:t>
      </w:r>
      <w:proofErr w:type="spellStart"/>
      <w:r w:rsidRPr="00101EAD">
        <w:rPr>
          <w:rFonts w:ascii="Aptos" w:hAnsi="Aptos"/>
        </w:rPr>
        <w:t>DotNetTutorials</w:t>
      </w:r>
      <w:proofErr w:type="spellEnd"/>
      <w:r w:rsidRPr="00101EAD">
        <w:rPr>
          <w:rFonts w:ascii="Aptos" w:hAnsi="Aptos"/>
        </w:rPr>
        <w:t>, 2019)</w:t>
      </w:r>
      <w:r>
        <w:fldChar w:fldCharType="end"/>
      </w:r>
      <w:r>
        <w:t>.</w:t>
      </w:r>
    </w:p>
    <w:p w14:paraId="278F1FB1" w14:textId="4B712BC6" w:rsidR="00921EA1" w:rsidRDefault="00F109C5" w:rsidP="00921EA1">
      <w:r>
        <w:t xml:space="preserve">In the context of the Tool Hire System, the unit of work </w:t>
      </w:r>
      <w:r w:rsidR="005F596C">
        <w:t>pattern can be used for rental creation in the database</w:t>
      </w:r>
      <w:r w:rsidR="00921EA1">
        <w:t>. To create a rental, the system performs multiple database operations</w:t>
      </w:r>
      <w:r>
        <w:t xml:space="preserve"> – creating a rental database entry, and several rental item entries</w:t>
      </w:r>
      <w:r w:rsidR="00921EA1">
        <w:t xml:space="preserve">. While effective, there is the risk that one of the operations could fail, for example due to network </w:t>
      </w:r>
      <w:r w:rsidR="002064B0">
        <w:t>loss or power outage</w:t>
      </w:r>
      <w:r w:rsidR="00921EA1">
        <w:t xml:space="preserve">. By implementing the unit of work pattern, the operations are interdependent – if adding a rental item fails, you wouldn’t want the rental record to be created in the database without its associated items, and vice versa. They should </w:t>
      </w:r>
      <w:r w:rsidR="00921EA1">
        <w:lastRenderedPageBreak/>
        <w:t>both be executed within the same transaction.</w:t>
      </w:r>
      <w:r w:rsidR="0040725E">
        <w:t xml:space="preserve"> The unit of work pattern ensures this behaviour.</w:t>
      </w:r>
    </w:p>
    <w:p w14:paraId="54149B07" w14:textId="3FDCFF81" w:rsidR="007A07B0" w:rsidRDefault="007A07B0" w:rsidP="007A07B0">
      <w:pPr>
        <w:pStyle w:val="Heading3"/>
      </w:pPr>
      <w:r>
        <w:t>Code</w:t>
      </w:r>
    </w:p>
    <w:p w14:paraId="4B42BA37" w14:textId="06CB51C9" w:rsidR="007A07B0" w:rsidRDefault="0056730C" w:rsidP="007A07B0">
      <w:r>
        <w:t xml:space="preserve">Firstly, a Unit of Work interface must be defined. The interface contains definitions </w:t>
      </w:r>
      <w:proofErr w:type="spellStart"/>
      <w:r>
        <w:t>BeginTransaction</w:t>
      </w:r>
      <w:proofErr w:type="spellEnd"/>
      <w:r>
        <w:t xml:space="preserve">(), Commit(), and </w:t>
      </w:r>
      <w:proofErr w:type="spellStart"/>
      <w:r>
        <w:t>Roolback</w:t>
      </w:r>
      <w:proofErr w:type="spellEnd"/>
      <w:r>
        <w:t>() to implement the Unit of Work pattern, as well as definitions for the repositories involved.</w:t>
      </w:r>
    </w:p>
    <w:p w14:paraId="739EEE4E" w14:textId="0C1095CD" w:rsidR="0056730C" w:rsidRDefault="0056730C" w:rsidP="007A07B0">
      <w:r w:rsidRPr="0056730C">
        <w:drawing>
          <wp:inline distT="0" distB="0" distL="0" distR="0" wp14:anchorId="734F860D" wp14:editId="4D183CED">
            <wp:extent cx="2782957" cy="1501110"/>
            <wp:effectExtent l="0" t="0" r="0" b="4445"/>
            <wp:docPr id="174660802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08025" name="Picture 1" descr="A screen shot of a computer program&#10;&#10;Description automatically generated"/>
                    <pic:cNvPicPr/>
                  </pic:nvPicPr>
                  <pic:blipFill>
                    <a:blip r:embed="rId39"/>
                    <a:stretch>
                      <a:fillRect/>
                    </a:stretch>
                  </pic:blipFill>
                  <pic:spPr>
                    <a:xfrm>
                      <a:off x="0" y="0"/>
                      <a:ext cx="2790342" cy="1505094"/>
                    </a:xfrm>
                    <a:prstGeom prst="rect">
                      <a:avLst/>
                    </a:prstGeom>
                  </pic:spPr>
                </pic:pic>
              </a:graphicData>
            </a:graphic>
          </wp:inline>
        </w:drawing>
      </w:r>
    </w:p>
    <w:p w14:paraId="0536FA4C" w14:textId="77777777" w:rsidR="00A61485" w:rsidRDefault="00A61485" w:rsidP="007A07B0"/>
    <w:p w14:paraId="3C1075FE" w14:textId="4BB68866" w:rsidR="00A61485" w:rsidRDefault="00A61485" w:rsidP="007A07B0">
      <w:r>
        <w:t>A concrete implementation of the interface is then created. This Unit of Work class defines manages the database connection and transaction, and initialises the repositories with the same connection, so that they share the same transaction context:</w:t>
      </w:r>
    </w:p>
    <w:p w14:paraId="312C5426" w14:textId="22099754" w:rsidR="00A61485" w:rsidRDefault="00A61485" w:rsidP="007A07B0">
      <w:r w:rsidRPr="00A61485">
        <w:drawing>
          <wp:inline distT="0" distB="0" distL="0" distR="0" wp14:anchorId="64FF3194" wp14:editId="06297C9D">
            <wp:extent cx="3252083" cy="3709407"/>
            <wp:effectExtent l="0" t="0" r="5715" b="5715"/>
            <wp:docPr id="120192665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926655" name="Picture 1" descr="A screen shot of a computer program&#10;&#10;Description automatically generated"/>
                    <pic:cNvPicPr/>
                  </pic:nvPicPr>
                  <pic:blipFill>
                    <a:blip r:embed="rId40"/>
                    <a:stretch>
                      <a:fillRect/>
                    </a:stretch>
                  </pic:blipFill>
                  <pic:spPr>
                    <a:xfrm>
                      <a:off x="0" y="0"/>
                      <a:ext cx="3267125" cy="3726565"/>
                    </a:xfrm>
                    <a:prstGeom prst="rect">
                      <a:avLst/>
                    </a:prstGeom>
                  </pic:spPr>
                </pic:pic>
              </a:graphicData>
            </a:graphic>
          </wp:inline>
        </w:drawing>
      </w:r>
    </w:p>
    <w:p w14:paraId="0CA45F53" w14:textId="5FD451AD" w:rsidR="002E1B6B" w:rsidRDefault="002E1B6B" w:rsidP="007A07B0">
      <w:r>
        <w:t>The repositories then needed to be altered to receive an oracle connection and transaction from the unit of work:</w:t>
      </w:r>
    </w:p>
    <w:p w14:paraId="73C6144E" w14:textId="57433467" w:rsidR="002E1B6B" w:rsidRDefault="002E1B6B" w:rsidP="007A07B0">
      <w:r w:rsidRPr="002E1B6B">
        <w:lastRenderedPageBreak/>
        <w:drawing>
          <wp:inline distT="0" distB="0" distL="0" distR="0" wp14:anchorId="483E29E3" wp14:editId="13C2B1BC">
            <wp:extent cx="3307743" cy="1032826"/>
            <wp:effectExtent l="0" t="0" r="6985" b="0"/>
            <wp:docPr id="2535120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1207" name="Picture 1" descr="A screen shot of a computer program&#10;&#10;Description automatically generated"/>
                    <pic:cNvPicPr/>
                  </pic:nvPicPr>
                  <pic:blipFill>
                    <a:blip r:embed="rId41"/>
                    <a:stretch>
                      <a:fillRect/>
                    </a:stretch>
                  </pic:blipFill>
                  <pic:spPr>
                    <a:xfrm>
                      <a:off x="0" y="0"/>
                      <a:ext cx="3323915" cy="1037876"/>
                    </a:xfrm>
                    <a:prstGeom prst="rect">
                      <a:avLst/>
                    </a:prstGeom>
                  </pic:spPr>
                </pic:pic>
              </a:graphicData>
            </a:graphic>
          </wp:inline>
        </w:drawing>
      </w:r>
    </w:p>
    <w:p w14:paraId="5C259CE4" w14:textId="1ACF4337" w:rsidR="002E1B6B" w:rsidRDefault="002E1B6B" w:rsidP="007A07B0">
      <w:r>
        <w:t>The transaction then needed to be set in each of the queries:</w:t>
      </w:r>
    </w:p>
    <w:p w14:paraId="1B95C379" w14:textId="083FF2AF" w:rsidR="002E1B6B" w:rsidRDefault="002E1B6B" w:rsidP="007A07B0">
      <w:r w:rsidRPr="002E1B6B">
        <w:drawing>
          <wp:inline distT="0" distB="0" distL="0" distR="0" wp14:anchorId="184DC778" wp14:editId="1E5AB6B4">
            <wp:extent cx="3951798" cy="1485536"/>
            <wp:effectExtent l="0" t="0" r="0" b="635"/>
            <wp:docPr id="208793638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36383" name="Picture 1" descr="A screen shot of a computer program&#10;&#10;Description automatically generated"/>
                    <pic:cNvPicPr/>
                  </pic:nvPicPr>
                  <pic:blipFill>
                    <a:blip r:embed="rId42"/>
                    <a:stretch>
                      <a:fillRect/>
                    </a:stretch>
                  </pic:blipFill>
                  <pic:spPr>
                    <a:xfrm>
                      <a:off x="0" y="0"/>
                      <a:ext cx="3957338" cy="1487618"/>
                    </a:xfrm>
                    <a:prstGeom prst="rect">
                      <a:avLst/>
                    </a:prstGeom>
                  </pic:spPr>
                </pic:pic>
              </a:graphicData>
            </a:graphic>
          </wp:inline>
        </w:drawing>
      </w:r>
    </w:p>
    <w:p w14:paraId="4A187261" w14:textId="77777777" w:rsidR="00932A51" w:rsidRDefault="00932A51" w:rsidP="007A07B0"/>
    <w:p w14:paraId="4DCDD5E4" w14:textId="6FB34933" w:rsidR="00932A51" w:rsidRDefault="00932A51" w:rsidP="007A07B0">
      <w:r>
        <w:t>With the unit of work correctly set up, the unit of work could now be used by the business layer:</w:t>
      </w:r>
    </w:p>
    <w:p w14:paraId="0900243D" w14:textId="7F769CEE" w:rsidR="00932A51" w:rsidRDefault="00932A51" w:rsidP="007A07B0">
      <w:r w:rsidRPr="00932A51">
        <w:drawing>
          <wp:inline distT="0" distB="0" distL="0" distR="0" wp14:anchorId="046F662D" wp14:editId="5D311E43">
            <wp:extent cx="3347499" cy="2048566"/>
            <wp:effectExtent l="0" t="0" r="5715" b="8890"/>
            <wp:docPr id="122716301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63016" name="Picture 1" descr="A computer screen shot of a program code&#10;&#10;Description automatically generated"/>
                    <pic:cNvPicPr/>
                  </pic:nvPicPr>
                  <pic:blipFill>
                    <a:blip r:embed="rId43"/>
                    <a:stretch>
                      <a:fillRect/>
                    </a:stretch>
                  </pic:blipFill>
                  <pic:spPr>
                    <a:xfrm>
                      <a:off x="0" y="0"/>
                      <a:ext cx="3352656" cy="2051722"/>
                    </a:xfrm>
                    <a:prstGeom prst="rect">
                      <a:avLst/>
                    </a:prstGeom>
                  </pic:spPr>
                </pic:pic>
              </a:graphicData>
            </a:graphic>
          </wp:inline>
        </w:drawing>
      </w:r>
    </w:p>
    <w:p w14:paraId="2C994E5A" w14:textId="6984098C" w:rsidR="00932A51" w:rsidRDefault="00932A51" w:rsidP="007A07B0">
      <w:r>
        <w:t>The process of adding rental</w:t>
      </w:r>
      <w:r w:rsidR="00C03D69">
        <w:t>s and rental items</w:t>
      </w:r>
      <w:r>
        <w:t xml:space="preserve"> to the database is now </w:t>
      </w:r>
      <w:r w:rsidR="00C03D69">
        <w:t>completed in a single transaction, ensuring consistency.</w:t>
      </w:r>
    </w:p>
    <w:p w14:paraId="06A5296E" w14:textId="77777777" w:rsidR="00A61485" w:rsidRPr="007A07B0" w:rsidRDefault="00A61485" w:rsidP="007A07B0"/>
    <w:p w14:paraId="2B48038A" w14:textId="3455F1B5" w:rsidR="0008764F" w:rsidRDefault="0008764F" w:rsidP="0008764F">
      <w:pPr>
        <w:pStyle w:val="Heading2"/>
        <w:rPr>
          <w:color w:val="auto"/>
        </w:rPr>
      </w:pPr>
      <w:r w:rsidRPr="0008764F">
        <w:rPr>
          <w:color w:val="auto"/>
        </w:rPr>
        <w:t>Implementation of Builder Pattern</w:t>
      </w:r>
      <w:bookmarkEnd w:id="15"/>
    </w:p>
    <w:p w14:paraId="3B5CB941" w14:textId="6C1BCBA6" w:rsidR="004F683C" w:rsidRPr="004F683C" w:rsidRDefault="004F683C" w:rsidP="004F683C">
      <w:pPr>
        <w:pStyle w:val="Heading3"/>
      </w:pPr>
      <w:r>
        <w:t>Description</w:t>
      </w:r>
    </w:p>
    <w:p w14:paraId="3685C9AB" w14:textId="510B3C49" w:rsidR="00C311C3" w:rsidRPr="00C311C3" w:rsidRDefault="00C311C3" w:rsidP="00C311C3">
      <w:r>
        <w:t>The b</w:t>
      </w:r>
      <w:r w:rsidRPr="00C311C3">
        <w:t xml:space="preserve">uilder </w:t>
      </w:r>
      <w:r>
        <w:t xml:space="preserve">pattern </w:t>
      </w:r>
      <w:r w:rsidRPr="00C311C3">
        <w:t>is a creational design pattern that lets you construct complex objects step by step</w:t>
      </w:r>
      <w:r>
        <w:t xml:space="preserve">, and also allows you to produce different types or representations of an object using the same construction code </w:t>
      </w:r>
      <w:r>
        <w:fldChar w:fldCharType="begin"/>
      </w:r>
      <w:r w:rsidR="001C5AA3">
        <w:instrText xml:space="preserve"> ADDIN ZOTERO_ITEM CSL_CITATION {"citationID":"Ys8hIYFZ","properties":{"formattedCitation":"(refactoring guru, 2024a)","plainCitation":"(refactoring guru, 2024a)","noteIndex":0},"citationItems":[{"id":107,"uris":["http://zotero.org/users/15417947/items/74GBLAPF"],"itemData":{"id":107,"type":"webpage","abstract":"Builder is a creational design pattern that lets you construct complex objects step by step. The pattern allows you to produce different types and representations of an object using the same construction code.","language":"en","title":"Builder","URL":"https://refactoring.guru/design-patterns/builder","author":[{"family":"refactoring guru","given":""}],"accessed":{"date-parts":[["2024",12,4]]}}}],"schema":"https://github.com/citation-style-language/schema/raw/master/csl-citation.json"} </w:instrText>
      </w:r>
      <w:r>
        <w:fldChar w:fldCharType="separate"/>
      </w:r>
      <w:r w:rsidR="001C5AA3" w:rsidRPr="001C5AA3">
        <w:rPr>
          <w:rFonts w:ascii="Aptos" w:hAnsi="Aptos"/>
        </w:rPr>
        <w:t>(refactoring guru, 2024a)</w:t>
      </w:r>
      <w:r>
        <w:fldChar w:fldCharType="end"/>
      </w:r>
      <w:r>
        <w:t>.</w:t>
      </w:r>
    </w:p>
    <w:p w14:paraId="5B45CA4A" w14:textId="05031BB7" w:rsidR="009941BB" w:rsidRDefault="009941BB" w:rsidP="0008764F">
      <w:r>
        <w:t>In the context of the Tool Hire System, this pattern was chosen for the creation of Rental objects. The rental object is one of the more complex objects in the system</w:t>
      </w:r>
      <w:r w:rsidR="00143640">
        <w:t xml:space="preserve">, due to the </w:t>
      </w:r>
      <w:r w:rsidR="00143640">
        <w:lastRenderedPageBreak/>
        <w:t xml:space="preserve">rental object containing a list of rental items. </w:t>
      </w:r>
      <w:r w:rsidR="008279FA">
        <w:t>While the builder pattern does not provide significant immediate benefits, it is likely that additional complexity added to rentals, for example insurance or discount options. The builder pattern is used here in anticipation of additions such as this, making rentals more maintainable</w:t>
      </w:r>
      <w:r w:rsidR="0071703C">
        <w:t xml:space="preserve"> and future proof</w:t>
      </w:r>
      <w:r w:rsidR="008279FA">
        <w:t>.</w:t>
      </w:r>
    </w:p>
    <w:p w14:paraId="72EDEEBB" w14:textId="762F51EE" w:rsidR="004F683C" w:rsidRDefault="004F683C" w:rsidP="004F683C">
      <w:pPr>
        <w:pStyle w:val="Heading3"/>
      </w:pPr>
      <w:r>
        <w:t>Code</w:t>
      </w:r>
    </w:p>
    <w:p w14:paraId="4A4BEE59" w14:textId="2D1B3B08" w:rsidR="007E5B90" w:rsidRPr="007E5B90" w:rsidRDefault="007E5B90" w:rsidP="007E5B90">
      <w:r w:rsidRPr="007E5B90">
        <w:drawing>
          <wp:inline distT="0" distB="0" distL="0" distR="0" wp14:anchorId="63DCDF0E" wp14:editId="38B9A5AB">
            <wp:extent cx="2592125" cy="3875557"/>
            <wp:effectExtent l="0" t="0" r="0" b="0"/>
            <wp:docPr id="4759091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909128" name="Picture 1" descr="A screenshot of a computer program&#10;&#10;Description automatically generated"/>
                    <pic:cNvPicPr/>
                  </pic:nvPicPr>
                  <pic:blipFill>
                    <a:blip r:embed="rId44"/>
                    <a:stretch>
                      <a:fillRect/>
                    </a:stretch>
                  </pic:blipFill>
                  <pic:spPr>
                    <a:xfrm>
                      <a:off x="0" y="0"/>
                      <a:ext cx="2621086" cy="3918858"/>
                    </a:xfrm>
                    <a:prstGeom prst="rect">
                      <a:avLst/>
                    </a:prstGeom>
                  </pic:spPr>
                </pic:pic>
              </a:graphicData>
            </a:graphic>
          </wp:inline>
        </w:drawing>
      </w:r>
      <w:r w:rsidR="00A13D1C" w:rsidRPr="00A13D1C">
        <w:drawing>
          <wp:inline distT="0" distB="0" distL="0" distR="0" wp14:anchorId="08B47B13" wp14:editId="0BD4E850">
            <wp:extent cx="2830664" cy="1284342"/>
            <wp:effectExtent l="0" t="0" r="8255" b="0"/>
            <wp:docPr id="49186115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861151" name="Picture 1" descr="A screen shot of a computer program&#10;&#10;Description automatically generated"/>
                    <pic:cNvPicPr/>
                  </pic:nvPicPr>
                  <pic:blipFill>
                    <a:blip r:embed="rId45"/>
                    <a:stretch>
                      <a:fillRect/>
                    </a:stretch>
                  </pic:blipFill>
                  <pic:spPr>
                    <a:xfrm>
                      <a:off x="0" y="0"/>
                      <a:ext cx="2852659" cy="1294322"/>
                    </a:xfrm>
                    <a:prstGeom prst="rect">
                      <a:avLst/>
                    </a:prstGeom>
                  </pic:spPr>
                </pic:pic>
              </a:graphicData>
            </a:graphic>
          </wp:inline>
        </w:drawing>
      </w:r>
    </w:p>
    <w:p w14:paraId="5AF009F0" w14:textId="77777777" w:rsidR="004F683C" w:rsidRPr="004F683C" w:rsidRDefault="004F683C" w:rsidP="004F683C"/>
    <w:p w14:paraId="5F7C1A78" w14:textId="77777777" w:rsidR="0008764F" w:rsidRPr="0008764F" w:rsidRDefault="0008764F" w:rsidP="0008764F"/>
    <w:p w14:paraId="687CA4FD" w14:textId="70A1F12E" w:rsidR="001E7A90" w:rsidRDefault="001E7A90" w:rsidP="001E7A90">
      <w:pPr>
        <w:pStyle w:val="Heading2"/>
        <w:rPr>
          <w:color w:val="auto"/>
        </w:rPr>
      </w:pPr>
      <w:bookmarkStart w:id="16" w:name="_Toc184026270"/>
      <w:r w:rsidRPr="0008764F">
        <w:rPr>
          <w:color w:val="auto"/>
        </w:rPr>
        <w:t xml:space="preserve">Implementation </w:t>
      </w:r>
      <w:r w:rsidR="00932A51">
        <w:rPr>
          <w:color w:val="auto"/>
        </w:rPr>
        <w:t xml:space="preserve">of </w:t>
      </w:r>
      <w:r w:rsidR="0008764F">
        <w:rPr>
          <w:color w:val="auto"/>
        </w:rPr>
        <w:t>Façade Pattern</w:t>
      </w:r>
      <w:bookmarkEnd w:id="16"/>
    </w:p>
    <w:p w14:paraId="246A72C3" w14:textId="1B30D6A8" w:rsidR="0008764F" w:rsidRDefault="0008764F" w:rsidP="0008764F">
      <w:r>
        <w:t xml:space="preserve">At this point in the system many of the UI layers interacted with multiple business layer services, in particular, the </w:t>
      </w:r>
      <w:r w:rsidR="00B72768">
        <w:t>r</w:t>
      </w:r>
      <w:r>
        <w:t>ental functionality.</w:t>
      </w:r>
      <w:r w:rsidR="00B72768">
        <w:t xml:space="preserve"> Due to time constraints this was only done for the rental functionality</w:t>
      </w:r>
      <w:r w:rsidR="00F8754F">
        <w:t xml:space="preserve">. The Façade was chosen for the rental function specifically because handles Rentals, Customers, Rates, and Tools. The </w:t>
      </w:r>
      <w:proofErr w:type="spellStart"/>
      <w:r w:rsidR="00F8754F">
        <w:t>RentalFacade</w:t>
      </w:r>
      <w:proofErr w:type="spellEnd"/>
      <w:r w:rsidR="00F8754F">
        <w:t xml:space="preserve"> hides in a single interface, which simplifies the function.</w:t>
      </w:r>
    </w:p>
    <w:p w14:paraId="05FEECA3" w14:textId="677F2547" w:rsidR="0008764F" w:rsidRDefault="00447894" w:rsidP="00447894">
      <w:pPr>
        <w:pStyle w:val="Heading2"/>
      </w:pPr>
      <w:bookmarkStart w:id="17" w:name="_Toc184026271"/>
      <w:r>
        <w:t xml:space="preserve">Implementation of </w:t>
      </w:r>
      <w:r w:rsidR="00D8515B">
        <w:t xml:space="preserve">Fluent </w:t>
      </w:r>
      <w:r>
        <w:t>Validation Framework</w:t>
      </w:r>
      <w:bookmarkEnd w:id="17"/>
    </w:p>
    <w:p w14:paraId="1858918F" w14:textId="77777777" w:rsidR="00631E1A" w:rsidRPr="0008764F" w:rsidRDefault="00631E1A" w:rsidP="00631E1A"/>
    <w:p w14:paraId="46385C97" w14:textId="0343C5DF" w:rsidR="000444CD" w:rsidRPr="0008764F" w:rsidRDefault="000444CD" w:rsidP="003C5309">
      <w:pPr>
        <w:pStyle w:val="Heading1"/>
        <w:spacing w:line="360" w:lineRule="auto"/>
        <w:rPr>
          <w:color w:val="auto"/>
        </w:rPr>
      </w:pPr>
      <w:bookmarkStart w:id="18" w:name="_Toc184026272"/>
      <w:r w:rsidRPr="0008764F">
        <w:rPr>
          <w:color w:val="auto"/>
        </w:rPr>
        <w:lastRenderedPageBreak/>
        <w:t>Testing and Validation</w:t>
      </w:r>
      <w:bookmarkEnd w:id="18"/>
    </w:p>
    <w:p w14:paraId="1EDC55A1" w14:textId="3452882F" w:rsidR="005A1F68" w:rsidRPr="0008764F" w:rsidRDefault="00224A59" w:rsidP="005A1F68">
      <w:r w:rsidRPr="0008764F">
        <w:t>SonarQube</w:t>
      </w:r>
      <w:r w:rsidR="005A1F68" w:rsidRPr="0008764F">
        <w:t xml:space="preserve"> report</w:t>
      </w:r>
    </w:p>
    <w:p w14:paraId="32FF0578" w14:textId="3BC1576D" w:rsidR="005A1F68" w:rsidRPr="0008764F" w:rsidRDefault="005A1F68" w:rsidP="005A1F68">
      <w:pPr>
        <w:pStyle w:val="ListParagraph"/>
        <w:numPr>
          <w:ilvl w:val="0"/>
          <w:numId w:val="1"/>
        </w:numPr>
      </w:pPr>
      <w:r w:rsidRPr="0008764F">
        <w:t xml:space="preserve">Make utility functions that are stateless static. </w:t>
      </w:r>
    </w:p>
    <w:p w14:paraId="75236BBE" w14:textId="713A702A" w:rsidR="002D1D53" w:rsidRDefault="002D1D53" w:rsidP="005A1F68">
      <w:pPr>
        <w:pStyle w:val="ListParagraph"/>
        <w:numPr>
          <w:ilvl w:val="0"/>
          <w:numId w:val="1"/>
        </w:numPr>
      </w:pPr>
      <w:r w:rsidRPr="0008764F">
        <w:t xml:space="preserve">Make certain field </w:t>
      </w:r>
      <w:r w:rsidR="003D6571" w:rsidRPr="0008764F">
        <w:t>read-only</w:t>
      </w:r>
    </w:p>
    <w:p w14:paraId="3169F50C" w14:textId="5BCEEBF1" w:rsidR="002358BB" w:rsidRDefault="002358BB" w:rsidP="005A1F68">
      <w:pPr>
        <w:pStyle w:val="ListParagraph"/>
        <w:numPr>
          <w:ilvl w:val="0"/>
          <w:numId w:val="1"/>
        </w:numPr>
      </w:pPr>
      <w:r>
        <w:t>Duplicate code, (</w:t>
      </w:r>
      <w:r w:rsidR="009C6BC4">
        <w:t xml:space="preserve">base </w:t>
      </w:r>
      <w:r>
        <w:t>navigation)</w:t>
      </w:r>
    </w:p>
    <w:p w14:paraId="3A8F0226" w14:textId="6C4DCD98" w:rsidR="002358BB" w:rsidRDefault="002358BB" w:rsidP="005A1F68">
      <w:pPr>
        <w:pStyle w:val="ListParagraph"/>
        <w:numPr>
          <w:ilvl w:val="0"/>
          <w:numId w:val="1"/>
        </w:numPr>
      </w:pPr>
      <w:r>
        <w:t>Long methods (</w:t>
      </w:r>
      <w:proofErr w:type="spellStart"/>
      <w:r>
        <w:t>DetermineSQLQuery</w:t>
      </w:r>
      <w:proofErr w:type="spellEnd"/>
      <w:r>
        <w:t>)</w:t>
      </w:r>
    </w:p>
    <w:p w14:paraId="2469766E" w14:textId="3754E15B" w:rsidR="003D460C" w:rsidRPr="0008764F" w:rsidRDefault="008A61C0" w:rsidP="00B66120">
      <w:pPr>
        <w:pStyle w:val="ListParagraph"/>
        <w:numPr>
          <w:ilvl w:val="0"/>
          <w:numId w:val="1"/>
        </w:numPr>
      </w:pPr>
      <w:r>
        <w:t>Security hotspot of the oracle connection string and password</w:t>
      </w:r>
      <w:r w:rsidR="003D460C">
        <w:br/>
      </w:r>
      <w:r w:rsidR="003D460C" w:rsidRPr="003D460C">
        <w:drawing>
          <wp:inline distT="0" distB="0" distL="0" distR="0" wp14:anchorId="339ED95E" wp14:editId="629CE577">
            <wp:extent cx="4365266" cy="1390443"/>
            <wp:effectExtent l="0" t="0" r="0" b="635"/>
            <wp:docPr id="6231238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23875" name="Picture 1" descr="A screenshot of a computer&#10;&#10;Description automatically generated"/>
                    <pic:cNvPicPr/>
                  </pic:nvPicPr>
                  <pic:blipFill>
                    <a:blip r:embed="rId46"/>
                    <a:stretch>
                      <a:fillRect/>
                    </a:stretch>
                  </pic:blipFill>
                  <pic:spPr>
                    <a:xfrm>
                      <a:off x="0" y="0"/>
                      <a:ext cx="4379068" cy="1394839"/>
                    </a:xfrm>
                    <a:prstGeom prst="rect">
                      <a:avLst/>
                    </a:prstGeom>
                  </pic:spPr>
                </pic:pic>
              </a:graphicData>
            </a:graphic>
          </wp:inline>
        </w:drawing>
      </w:r>
      <w:r w:rsidR="003D460C" w:rsidRPr="003D460C">
        <w:drawing>
          <wp:inline distT="0" distB="0" distL="0" distR="0" wp14:anchorId="6828B82F" wp14:editId="5B7DEC34">
            <wp:extent cx="4969565" cy="373295"/>
            <wp:effectExtent l="0" t="0" r="0" b="8255"/>
            <wp:docPr id="1647981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81778" name=""/>
                    <pic:cNvPicPr/>
                  </pic:nvPicPr>
                  <pic:blipFill>
                    <a:blip r:embed="rId47"/>
                    <a:stretch>
                      <a:fillRect/>
                    </a:stretch>
                  </pic:blipFill>
                  <pic:spPr>
                    <a:xfrm>
                      <a:off x="0" y="0"/>
                      <a:ext cx="5003389" cy="375836"/>
                    </a:xfrm>
                    <a:prstGeom prst="rect">
                      <a:avLst/>
                    </a:prstGeom>
                  </pic:spPr>
                </pic:pic>
              </a:graphicData>
            </a:graphic>
          </wp:inline>
        </w:drawing>
      </w:r>
      <w:r w:rsidR="003D460C">
        <w:br/>
      </w:r>
      <w:r w:rsidR="003D460C" w:rsidRPr="003D460C">
        <w:drawing>
          <wp:inline distT="0" distB="0" distL="0" distR="0" wp14:anchorId="4E562644" wp14:editId="74CE7A95">
            <wp:extent cx="4945711" cy="734240"/>
            <wp:effectExtent l="0" t="0" r="7620" b="8890"/>
            <wp:docPr id="1756122124" name="Picture 1" descr="A black screen with blu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122124" name="Picture 1" descr="A black screen with blue and white text&#10;&#10;Description automatically generated"/>
                    <pic:cNvPicPr/>
                  </pic:nvPicPr>
                  <pic:blipFill>
                    <a:blip r:embed="rId48"/>
                    <a:stretch>
                      <a:fillRect/>
                    </a:stretch>
                  </pic:blipFill>
                  <pic:spPr>
                    <a:xfrm>
                      <a:off x="0" y="0"/>
                      <a:ext cx="4979041" cy="739188"/>
                    </a:xfrm>
                    <a:prstGeom prst="rect">
                      <a:avLst/>
                    </a:prstGeom>
                  </pic:spPr>
                </pic:pic>
              </a:graphicData>
            </a:graphic>
          </wp:inline>
        </w:drawing>
      </w:r>
    </w:p>
    <w:p w14:paraId="7733865C" w14:textId="76DCF24D" w:rsidR="002C1F8E" w:rsidRPr="0008764F" w:rsidRDefault="002C1F8E" w:rsidP="002C1F8E">
      <w:pPr>
        <w:pStyle w:val="Heading1"/>
        <w:rPr>
          <w:color w:val="auto"/>
        </w:rPr>
      </w:pPr>
      <w:bookmarkStart w:id="19" w:name="_Toc184026273"/>
      <w:r w:rsidRPr="0008764F">
        <w:rPr>
          <w:color w:val="auto"/>
        </w:rPr>
        <w:t>Conclusion</w:t>
      </w:r>
      <w:bookmarkEnd w:id="19"/>
    </w:p>
    <w:p w14:paraId="15FCE6ED" w14:textId="4DE9B5BA" w:rsidR="005D2FC7" w:rsidRDefault="002C1F8E" w:rsidP="002C1F8E">
      <w:r w:rsidRPr="0008764F">
        <w:t xml:space="preserve">The implementation of these design and architecture patterns was a valuable learning experience. Although implementing these patterns is such a small system seemingly overcomplicated things, it became clear how beneficial that patterns can be in a larger system in a </w:t>
      </w:r>
      <w:r w:rsidR="00B7545E" w:rsidRPr="0008764F">
        <w:t>real-world</w:t>
      </w:r>
      <w:r w:rsidRPr="0008764F">
        <w:t xml:space="preserve"> scenario.</w:t>
      </w:r>
    </w:p>
    <w:p w14:paraId="19ED74F1" w14:textId="77777777" w:rsidR="005D2FC7" w:rsidRDefault="005D2FC7">
      <w:r>
        <w:br w:type="page"/>
      </w:r>
    </w:p>
    <w:p w14:paraId="7FD1105C" w14:textId="75D90B2F" w:rsidR="005D2FC7" w:rsidRDefault="005D2FC7" w:rsidP="005D2FC7">
      <w:pPr>
        <w:pStyle w:val="Heading1"/>
      </w:pPr>
      <w:r>
        <w:lastRenderedPageBreak/>
        <w:t>References</w:t>
      </w:r>
    </w:p>
    <w:p w14:paraId="108A4215" w14:textId="77777777" w:rsidR="001C5AA3" w:rsidRPr="001C5AA3" w:rsidRDefault="005D2FC7" w:rsidP="001C5AA3">
      <w:pPr>
        <w:pStyle w:val="Bibliography"/>
        <w:rPr>
          <w:rFonts w:ascii="Aptos" w:hAnsi="Aptos"/>
        </w:rPr>
      </w:pPr>
      <w:r>
        <w:fldChar w:fldCharType="begin"/>
      </w:r>
      <w:r w:rsidR="001C5AA3">
        <w:instrText xml:space="preserve"> ADDIN ZOTERO_BIBL {"uncited":[],"omitted":[],"custom":[]} CSL_BIBLIOGRAPHY </w:instrText>
      </w:r>
      <w:r>
        <w:fldChar w:fldCharType="separate"/>
      </w:r>
      <w:proofErr w:type="spellStart"/>
      <w:r w:rsidR="001C5AA3" w:rsidRPr="001C5AA3">
        <w:rPr>
          <w:rFonts w:ascii="Aptos" w:hAnsi="Aptos"/>
        </w:rPr>
        <w:t>DotNetTutorials</w:t>
      </w:r>
      <w:proofErr w:type="spellEnd"/>
      <w:r w:rsidR="001C5AA3" w:rsidRPr="001C5AA3">
        <w:rPr>
          <w:rFonts w:ascii="Aptos" w:hAnsi="Aptos"/>
        </w:rPr>
        <w:t xml:space="preserve">, 2019. </w:t>
      </w:r>
      <w:r w:rsidR="001C5AA3" w:rsidRPr="001C5AA3">
        <w:rPr>
          <w:rFonts w:ascii="Aptos" w:hAnsi="Aptos"/>
          <w:i/>
          <w:iCs/>
        </w:rPr>
        <w:t>Unit Of Work in Repository Pattern</w:t>
      </w:r>
      <w:r w:rsidR="001C5AA3" w:rsidRPr="001C5AA3">
        <w:rPr>
          <w:rFonts w:ascii="Aptos" w:hAnsi="Aptos"/>
        </w:rPr>
        <w:t>. [online] Dot Net Tutorials. Available at: &lt;https://dotnettutorials.net/lesson/unit-of-work-csharp-mvc/&gt; [Accessed 5 December 2024].</w:t>
      </w:r>
    </w:p>
    <w:p w14:paraId="2315E6D0" w14:textId="77777777" w:rsidR="001C5AA3" w:rsidRPr="001C5AA3" w:rsidRDefault="001C5AA3" w:rsidP="001C5AA3">
      <w:pPr>
        <w:pStyle w:val="Bibliography"/>
        <w:rPr>
          <w:rFonts w:ascii="Aptos" w:hAnsi="Aptos"/>
        </w:rPr>
      </w:pPr>
      <w:r w:rsidRPr="001C5AA3">
        <w:rPr>
          <w:rFonts w:ascii="Aptos" w:hAnsi="Aptos"/>
        </w:rPr>
        <w:t xml:space="preserve">refactoring guru, 2024a. </w:t>
      </w:r>
      <w:r w:rsidRPr="001C5AA3">
        <w:rPr>
          <w:rFonts w:ascii="Aptos" w:hAnsi="Aptos"/>
          <w:i/>
          <w:iCs/>
        </w:rPr>
        <w:t>Builder</w:t>
      </w:r>
      <w:r w:rsidRPr="001C5AA3">
        <w:rPr>
          <w:rFonts w:ascii="Aptos" w:hAnsi="Aptos"/>
        </w:rPr>
        <w:t>. [online] Available at: &lt;https://refactoring.guru/design-patterns/builder&gt; [Accessed 4 December 2024].</w:t>
      </w:r>
    </w:p>
    <w:p w14:paraId="1A448278" w14:textId="77777777" w:rsidR="001C5AA3" w:rsidRPr="001C5AA3" w:rsidRDefault="001C5AA3" w:rsidP="001C5AA3">
      <w:pPr>
        <w:pStyle w:val="Bibliography"/>
        <w:rPr>
          <w:rFonts w:ascii="Aptos" w:hAnsi="Aptos"/>
        </w:rPr>
      </w:pPr>
      <w:r w:rsidRPr="001C5AA3">
        <w:rPr>
          <w:rFonts w:ascii="Aptos" w:hAnsi="Aptos"/>
        </w:rPr>
        <w:t xml:space="preserve">refactoring guru, 2024b. </w:t>
      </w:r>
      <w:r w:rsidRPr="001C5AA3">
        <w:rPr>
          <w:rFonts w:ascii="Aptos" w:hAnsi="Aptos"/>
          <w:i/>
          <w:iCs/>
        </w:rPr>
        <w:t>Strategy</w:t>
      </w:r>
      <w:r w:rsidRPr="001C5AA3">
        <w:rPr>
          <w:rFonts w:ascii="Aptos" w:hAnsi="Aptos"/>
        </w:rPr>
        <w:t>. [online] Available at: &lt;https://refactoring.guru/design-patterns/strategy&gt; [Accessed 4 December 2024].</w:t>
      </w:r>
    </w:p>
    <w:p w14:paraId="249A48DB" w14:textId="392ED875" w:rsidR="002C1F8E" w:rsidRPr="0008764F" w:rsidRDefault="005D2FC7" w:rsidP="002C1F8E">
      <w:r>
        <w:fldChar w:fldCharType="end"/>
      </w:r>
    </w:p>
    <w:sectPr w:rsidR="002C1F8E" w:rsidRPr="0008764F" w:rsidSect="00C06E63">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81E79"/>
    <w:multiLevelType w:val="multilevel"/>
    <w:tmpl w:val="72F477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1AF160C"/>
    <w:multiLevelType w:val="multilevel"/>
    <w:tmpl w:val="16CAA1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2B797B"/>
    <w:multiLevelType w:val="multilevel"/>
    <w:tmpl w:val="8FF88A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F5257D"/>
    <w:multiLevelType w:val="multilevel"/>
    <w:tmpl w:val="AFF4D2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6B07298"/>
    <w:multiLevelType w:val="hybridMultilevel"/>
    <w:tmpl w:val="8DF8EDA8"/>
    <w:lvl w:ilvl="0" w:tplc="E2EAD526">
      <w:start w:val="2"/>
      <w:numFmt w:val="bullet"/>
      <w:lvlText w:val="-"/>
      <w:lvlJc w:val="left"/>
      <w:pPr>
        <w:ind w:left="720" w:hanging="360"/>
      </w:pPr>
      <w:rPr>
        <w:rFonts w:ascii="Aptos" w:eastAsiaTheme="minorHAnsi" w:hAnsi="Apto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83A6F23"/>
    <w:multiLevelType w:val="multilevel"/>
    <w:tmpl w:val="9E2A5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6B0A10"/>
    <w:multiLevelType w:val="multilevel"/>
    <w:tmpl w:val="5088C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CD4D3D"/>
    <w:multiLevelType w:val="multilevel"/>
    <w:tmpl w:val="D15EA4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E92AB6"/>
    <w:multiLevelType w:val="multilevel"/>
    <w:tmpl w:val="9E14F3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E2A0555"/>
    <w:multiLevelType w:val="multilevel"/>
    <w:tmpl w:val="6614A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96251">
    <w:abstractNumId w:val="4"/>
  </w:num>
  <w:num w:numId="2" w16cid:durableId="1251623228">
    <w:abstractNumId w:val="2"/>
  </w:num>
  <w:num w:numId="3" w16cid:durableId="1185022192">
    <w:abstractNumId w:val="7"/>
  </w:num>
  <w:num w:numId="4" w16cid:durableId="199634524">
    <w:abstractNumId w:val="5"/>
  </w:num>
  <w:num w:numId="5" w16cid:durableId="180048724">
    <w:abstractNumId w:val="1"/>
  </w:num>
  <w:num w:numId="6" w16cid:durableId="1469007572">
    <w:abstractNumId w:val="0"/>
  </w:num>
  <w:num w:numId="7" w16cid:durableId="868302063">
    <w:abstractNumId w:val="9"/>
  </w:num>
  <w:num w:numId="8" w16cid:durableId="278874785">
    <w:abstractNumId w:val="3"/>
  </w:num>
  <w:num w:numId="9" w16cid:durableId="2102288871">
    <w:abstractNumId w:val="8"/>
  </w:num>
  <w:num w:numId="10" w16cid:durableId="13406205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1B4"/>
    <w:rsid w:val="00002CD5"/>
    <w:rsid w:val="000050BD"/>
    <w:rsid w:val="00007C59"/>
    <w:rsid w:val="000115A7"/>
    <w:rsid w:val="000116FF"/>
    <w:rsid w:val="00013E24"/>
    <w:rsid w:val="00017A57"/>
    <w:rsid w:val="000210D7"/>
    <w:rsid w:val="0002251B"/>
    <w:rsid w:val="00024819"/>
    <w:rsid w:val="0002552F"/>
    <w:rsid w:val="00025D13"/>
    <w:rsid w:val="00026111"/>
    <w:rsid w:val="000264CF"/>
    <w:rsid w:val="00026ED6"/>
    <w:rsid w:val="000310EA"/>
    <w:rsid w:val="00037147"/>
    <w:rsid w:val="00041E2A"/>
    <w:rsid w:val="000444CD"/>
    <w:rsid w:val="000466F5"/>
    <w:rsid w:val="000519F4"/>
    <w:rsid w:val="0005339E"/>
    <w:rsid w:val="000547EA"/>
    <w:rsid w:val="00055C55"/>
    <w:rsid w:val="000608A5"/>
    <w:rsid w:val="00064AA2"/>
    <w:rsid w:val="00064E0C"/>
    <w:rsid w:val="000660C9"/>
    <w:rsid w:val="00066C4B"/>
    <w:rsid w:val="00071CDC"/>
    <w:rsid w:val="00074C8E"/>
    <w:rsid w:val="000760D6"/>
    <w:rsid w:val="00076557"/>
    <w:rsid w:val="0007673A"/>
    <w:rsid w:val="000777CE"/>
    <w:rsid w:val="00084248"/>
    <w:rsid w:val="0008514C"/>
    <w:rsid w:val="0008764F"/>
    <w:rsid w:val="00092153"/>
    <w:rsid w:val="00093381"/>
    <w:rsid w:val="000A2558"/>
    <w:rsid w:val="000A69D8"/>
    <w:rsid w:val="000A7610"/>
    <w:rsid w:val="000B0BE5"/>
    <w:rsid w:val="000B1D9A"/>
    <w:rsid w:val="000B67D3"/>
    <w:rsid w:val="000B6C4C"/>
    <w:rsid w:val="000B785B"/>
    <w:rsid w:val="000C5FFC"/>
    <w:rsid w:val="000C62EB"/>
    <w:rsid w:val="000D03F3"/>
    <w:rsid w:val="000D3F9D"/>
    <w:rsid w:val="000E1D06"/>
    <w:rsid w:val="000E58B9"/>
    <w:rsid w:val="000E647C"/>
    <w:rsid w:val="000E70DB"/>
    <w:rsid w:val="000F049A"/>
    <w:rsid w:val="000F6660"/>
    <w:rsid w:val="001015CA"/>
    <w:rsid w:val="00101EAD"/>
    <w:rsid w:val="0010508B"/>
    <w:rsid w:val="001075BD"/>
    <w:rsid w:val="001140D4"/>
    <w:rsid w:val="001221A5"/>
    <w:rsid w:val="001239DF"/>
    <w:rsid w:val="00132B27"/>
    <w:rsid w:val="00133D3D"/>
    <w:rsid w:val="00135997"/>
    <w:rsid w:val="00137313"/>
    <w:rsid w:val="00137AAE"/>
    <w:rsid w:val="00143640"/>
    <w:rsid w:val="00144DC1"/>
    <w:rsid w:val="00150841"/>
    <w:rsid w:val="00150DDF"/>
    <w:rsid w:val="001660D7"/>
    <w:rsid w:val="00166ACE"/>
    <w:rsid w:val="00171C63"/>
    <w:rsid w:val="00172067"/>
    <w:rsid w:val="00173E4F"/>
    <w:rsid w:val="001743C0"/>
    <w:rsid w:val="00190257"/>
    <w:rsid w:val="001917AF"/>
    <w:rsid w:val="001929C5"/>
    <w:rsid w:val="00193076"/>
    <w:rsid w:val="00193BA3"/>
    <w:rsid w:val="00194485"/>
    <w:rsid w:val="001954F5"/>
    <w:rsid w:val="00196862"/>
    <w:rsid w:val="001A073C"/>
    <w:rsid w:val="001A1809"/>
    <w:rsid w:val="001A3A47"/>
    <w:rsid w:val="001A5501"/>
    <w:rsid w:val="001A5BE1"/>
    <w:rsid w:val="001B3AFF"/>
    <w:rsid w:val="001B4428"/>
    <w:rsid w:val="001B62F5"/>
    <w:rsid w:val="001B7FEB"/>
    <w:rsid w:val="001C0A96"/>
    <w:rsid w:val="001C24B3"/>
    <w:rsid w:val="001C5AA3"/>
    <w:rsid w:val="001D08BC"/>
    <w:rsid w:val="001D1A3B"/>
    <w:rsid w:val="001D6DA5"/>
    <w:rsid w:val="001D7DB1"/>
    <w:rsid w:val="001E1872"/>
    <w:rsid w:val="001E3F32"/>
    <w:rsid w:val="001E4201"/>
    <w:rsid w:val="001E7A90"/>
    <w:rsid w:val="001E7DCB"/>
    <w:rsid w:val="001F281C"/>
    <w:rsid w:val="001F7881"/>
    <w:rsid w:val="001F7C79"/>
    <w:rsid w:val="00201AFF"/>
    <w:rsid w:val="00205ACA"/>
    <w:rsid w:val="002061A9"/>
    <w:rsid w:val="002064B0"/>
    <w:rsid w:val="0020672F"/>
    <w:rsid w:val="00214CC2"/>
    <w:rsid w:val="00215BF4"/>
    <w:rsid w:val="0021691D"/>
    <w:rsid w:val="00221A4C"/>
    <w:rsid w:val="0022283C"/>
    <w:rsid w:val="002249B4"/>
    <w:rsid w:val="00224A59"/>
    <w:rsid w:val="002252EC"/>
    <w:rsid w:val="00231B15"/>
    <w:rsid w:val="00233F82"/>
    <w:rsid w:val="0023430B"/>
    <w:rsid w:val="002358BB"/>
    <w:rsid w:val="00236DC7"/>
    <w:rsid w:val="00240111"/>
    <w:rsid w:val="00242149"/>
    <w:rsid w:val="00242606"/>
    <w:rsid w:val="002450D5"/>
    <w:rsid w:val="0024546C"/>
    <w:rsid w:val="00245E21"/>
    <w:rsid w:val="002502D1"/>
    <w:rsid w:val="00251E97"/>
    <w:rsid w:val="00257BD3"/>
    <w:rsid w:val="0026064E"/>
    <w:rsid w:val="00261287"/>
    <w:rsid w:val="0026231A"/>
    <w:rsid w:val="00262A8D"/>
    <w:rsid w:val="002674F7"/>
    <w:rsid w:val="0027118A"/>
    <w:rsid w:val="002750A5"/>
    <w:rsid w:val="002756CB"/>
    <w:rsid w:val="00275C44"/>
    <w:rsid w:val="002763B9"/>
    <w:rsid w:val="002834CF"/>
    <w:rsid w:val="00284658"/>
    <w:rsid w:val="00284A25"/>
    <w:rsid w:val="00291CF4"/>
    <w:rsid w:val="002955F2"/>
    <w:rsid w:val="00295A32"/>
    <w:rsid w:val="002A1386"/>
    <w:rsid w:val="002A5323"/>
    <w:rsid w:val="002B3220"/>
    <w:rsid w:val="002B4184"/>
    <w:rsid w:val="002B4FA8"/>
    <w:rsid w:val="002B5041"/>
    <w:rsid w:val="002B649F"/>
    <w:rsid w:val="002C0B6A"/>
    <w:rsid w:val="002C15DB"/>
    <w:rsid w:val="002C1F8E"/>
    <w:rsid w:val="002C24FA"/>
    <w:rsid w:val="002C3B28"/>
    <w:rsid w:val="002C6FD1"/>
    <w:rsid w:val="002D030A"/>
    <w:rsid w:val="002D19F0"/>
    <w:rsid w:val="002D1D53"/>
    <w:rsid w:val="002D1F96"/>
    <w:rsid w:val="002D2335"/>
    <w:rsid w:val="002D2A05"/>
    <w:rsid w:val="002D49B8"/>
    <w:rsid w:val="002D69AC"/>
    <w:rsid w:val="002E1B6B"/>
    <w:rsid w:val="002E1E32"/>
    <w:rsid w:val="002E50C4"/>
    <w:rsid w:val="002E7C1F"/>
    <w:rsid w:val="002F2C85"/>
    <w:rsid w:val="002F50EB"/>
    <w:rsid w:val="002F58CE"/>
    <w:rsid w:val="002F79B7"/>
    <w:rsid w:val="00300719"/>
    <w:rsid w:val="00302235"/>
    <w:rsid w:val="003030F1"/>
    <w:rsid w:val="00304B78"/>
    <w:rsid w:val="00305FE9"/>
    <w:rsid w:val="00310411"/>
    <w:rsid w:val="003104DB"/>
    <w:rsid w:val="00311D69"/>
    <w:rsid w:val="00313CC2"/>
    <w:rsid w:val="00313DD3"/>
    <w:rsid w:val="00314740"/>
    <w:rsid w:val="00315B36"/>
    <w:rsid w:val="003212CE"/>
    <w:rsid w:val="00322090"/>
    <w:rsid w:val="003240AC"/>
    <w:rsid w:val="003246D0"/>
    <w:rsid w:val="00326475"/>
    <w:rsid w:val="003269DC"/>
    <w:rsid w:val="00327494"/>
    <w:rsid w:val="00332DB5"/>
    <w:rsid w:val="00336AD4"/>
    <w:rsid w:val="00341938"/>
    <w:rsid w:val="00342B08"/>
    <w:rsid w:val="00347DCB"/>
    <w:rsid w:val="00350F2F"/>
    <w:rsid w:val="00351093"/>
    <w:rsid w:val="00355605"/>
    <w:rsid w:val="00357139"/>
    <w:rsid w:val="00366347"/>
    <w:rsid w:val="00367976"/>
    <w:rsid w:val="00372027"/>
    <w:rsid w:val="0037422A"/>
    <w:rsid w:val="00375B40"/>
    <w:rsid w:val="00375BFC"/>
    <w:rsid w:val="00384A70"/>
    <w:rsid w:val="003852CD"/>
    <w:rsid w:val="00385EA2"/>
    <w:rsid w:val="003925F2"/>
    <w:rsid w:val="003930A3"/>
    <w:rsid w:val="003A1138"/>
    <w:rsid w:val="003B157C"/>
    <w:rsid w:val="003B70E5"/>
    <w:rsid w:val="003C204A"/>
    <w:rsid w:val="003C31BD"/>
    <w:rsid w:val="003C5309"/>
    <w:rsid w:val="003D3834"/>
    <w:rsid w:val="003D460C"/>
    <w:rsid w:val="003D6571"/>
    <w:rsid w:val="003E090C"/>
    <w:rsid w:val="003E0DAA"/>
    <w:rsid w:val="003E1417"/>
    <w:rsid w:val="003E3B5D"/>
    <w:rsid w:val="003F09C8"/>
    <w:rsid w:val="003F0C80"/>
    <w:rsid w:val="003F1E6D"/>
    <w:rsid w:val="003F2D96"/>
    <w:rsid w:val="003F5735"/>
    <w:rsid w:val="00400FD4"/>
    <w:rsid w:val="00403062"/>
    <w:rsid w:val="0040535B"/>
    <w:rsid w:val="00405978"/>
    <w:rsid w:val="00405D27"/>
    <w:rsid w:val="0040725E"/>
    <w:rsid w:val="00407537"/>
    <w:rsid w:val="00410E7F"/>
    <w:rsid w:val="004142C1"/>
    <w:rsid w:val="004170B0"/>
    <w:rsid w:val="0042368B"/>
    <w:rsid w:val="00423951"/>
    <w:rsid w:val="004248A1"/>
    <w:rsid w:val="00426658"/>
    <w:rsid w:val="004316F6"/>
    <w:rsid w:val="00433BE7"/>
    <w:rsid w:val="00435490"/>
    <w:rsid w:val="00440355"/>
    <w:rsid w:val="0044393F"/>
    <w:rsid w:val="004455E3"/>
    <w:rsid w:val="00447894"/>
    <w:rsid w:val="00460232"/>
    <w:rsid w:val="004631FB"/>
    <w:rsid w:val="00465F55"/>
    <w:rsid w:val="004660CE"/>
    <w:rsid w:val="004669A5"/>
    <w:rsid w:val="00473D88"/>
    <w:rsid w:val="00474CC4"/>
    <w:rsid w:val="004754FF"/>
    <w:rsid w:val="0047730A"/>
    <w:rsid w:val="0048036F"/>
    <w:rsid w:val="00480B22"/>
    <w:rsid w:val="004830D4"/>
    <w:rsid w:val="00483A83"/>
    <w:rsid w:val="00485DF6"/>
    <w:rsid w:val="00487544"/>
    <w:rsid w:val="00494585"/>
    <w:rsid w:val="00495D97"/>
    <w:rsid w:val="00496892"/>
    <w:rsid w:val="00497F84"/>
    <w:rsid w:val="004A15F6"/>
    <w:rsid w:val="004A188A"/>
    <w:rsid w:val="004A2043"/>
    <w:rsid w:val="004A2944"/>
    <w:rsid w:val="004A2CE6"/>
    <w:rsid w:val="004A754B"/>
    <w:rsid w:val="004A75D2"/>
    <w:rsid w:val="004B0B3B"/>
    <w:rsid w:val="004B386B"/>
    <w:rsid w:val="004B56A7"/>
    <w:rsid w:val="004B6ECD"/>
    <w:rsid w:val="004C2487"/>
    <w:rsid w:val="004C3C68"/>
    <w:rsid w:val="004C6D9C"/>
    <w:rsid w:val="004C7117"/>
    <w:rsid w:val="004D0634"/>
    <w:rsid w:val="004D3E86"/>
    <w:rsid w:val="004D449E"/>
    <w:rsid w:val="004D61FA"/>
    <w:rsid w:val="004E0BB1"/>
    <w:rsid w:val="004E75C3"/>
    <w:rsid w:val="004F5031"/>
    <w:rsid w:val="004F683C"/>
    <w:rsid w:val="004F6C30"/>
    <w:rsid w:val="00513D21"/>
    <w:rsid w:val="005144FC"/>
    <w:rsid w:val="005213AB"/>
    <w:rsid w:val="00522ECE"/>
    <w:rsid w:val="005237DA"/>
    <w:rsid w:val="005253D4"/>
    <w:rsid w:val="00535033"/>
    <w:rsid w:val="0054021B"/>
    <w:rsid w:val="00540C23"/>
    <w:rsid w:val="00542D30"/>
    <w:rsid w:val="00543C2E"/>
    <w:rsid w:val="00543C33"/>
    <w:rsid w:val="00543ECB"/>
    <w:rsid w:val="00544F51"/>
    <w:rsid w:val="0054660D"/>
    <w:rsid w:val="00547633"/>
    <w:rsid w:val="00554E27"/>
    <w:rsid w:val="005559A1"/>
    <w:rsid w:val="00560B9C"/>
    <w:rsid w:val="00562FAC"/>
    <w:rsid w:val="005640E0"/>
    <w:rsid w:val="0056730C"/>
    <w:rsid w:val="005728DF"/>
    <w:rsid w:val="0057408D"/>
    <w:rsid w:val="005764FC"/>
    <w:rsid w:val="005768F0"/>
    <w:rsid w:val="0058035A"/>
    <w:rsid w:val="00586733"/>
    <w:rsid w:val="00587EB8"/>
    <w:rsid w:val="005916C4"/>
    <w:rsid w:val="00595A08"/>
    <w:rsid w:val="005A0A77"/>
    <w:rsid w:val="005A1032"/>
    <w:rsid w:val="005A10BA"/>
    <w:rsid w:val="005A1F68"/>
    <w:rsid w:val="005A5185"/>
    <w:rsid w:val="005B5045"/>
    <w:rsid w:val="005B5F54"/>
    <w:rsid w:val="005B6C63"/>
    <w:rsid w:val="005B74E3"/>
    <w:rsid w:val="005B7FEB"/>
    <w:rsid w:val="005C1D65"/>
    <w:rsid w:val="005C3D7F"/>
    <w:rsid w:val="005C46C2"/>
    <w:rsid w:val="005C5801"/>
    <w:rsid w:val="005C6FF5"/>
    <w:rsid w:val="005D2829"/>
    <w:rsid w:val="005D2FC7"/>
    <w:rsid w:val="005D341D"/>
    <w:rsid w:val="005D507C"/>
    <w:rsid w:val="005E0686"/>
    <w:rsid w:val="005E09B6"/>
    <w:rsid w:val="005E125C"/>
    <w:rsid w:val="005E5C90"/>
    <w:rsid w:val="005F0135"/>
    <w:rsid w:val="005F0FFC"/>
    <w:rsid w:val="005F596C"/>
    <w:rsid w:val="005F7F11"/>
    <w:rsid w:val="006115E2"/>
    <w:rsid w:val="0061272E"/>
    <w:rsid w:val="0061574C"/>
    <w:rsid w:val="00617202"/>
    <w:rsid w:val="006234D4"/>
    <w:rsid w:val="00627BDA"/>
    <w:rsid w:val="00627F53"/>
    <w:rsid w:val="0063075F"/>
    <w:rsid w:val="006308A0"/>
    <w:rsid w:val="00631E1A"/>
    <w:rsid w:val="00635369"/>
    <w:rsid w:val="00635ECA"/>
    <w:rsid w:val="00643C7C"/>
    <w:rsid w:val="00645B4C"/>
    <w:rsid w:val="00646930"/>
    <w:rsid w:val="006471A5"/>
    <w:rsid w:val="006533CD"/>
    <w:rsid w:val="00664DCC"/>
    <w:rsid w:val="00665D36"/>
    <w:rsid w:val="006672B4"/>
    <w:rsid w:val="00670D6B"/>
    <w:rsid w:val="00674760"/>
    <w:rsid w:val="00676B2D"/>
    <w:rsid w:val="00680127"/>
    <w:rsid w:val="00680E5A"/>
    <w:rsid w:val="006821AA"/>
    <w:rsid w:val="00685B24"/>
    <w:rsid w:val="0068695D"/>
    <w:rsid w:val="006921C8"/>
    <w:rsid w:val="00697C2F"/>
    <w:rsid w:val="006A2000"/>
    <w:rsid w:val="006A2421"/>
    <w:rsid w:val="006A76FF"/>
    <w:rsid w:val="006B1152"/>
    <w:rsid w:val="006B525B"/>
    <w:rsid w:val="006B5E6D"/>
    <w:rsid w:val="006C0A68"/>
    <w:rsid w:val="006C225C"/>
    <w:rsid w:val="006C38BC"/>
    <w:rsid w:val="006C45F1"/>
    <w:rsid w:val="006C6B5E"/>
    <w:rsid w:val="006C6C38"/>
    <w:rsid w:val="006D0BBA"/>
    <w:rsid w:val="006E0D53"/>
    <w:rsid w:val="006E385B"/>
    <w:rsid w:val="006E5B26"/>
    <w:rsid w:val="006E62F4"/>
    <w:rsid w:val="006F09B0"/>
    <w:rsid w:val="006F172B"/>
    <w:rsid w:val="006F2FCF"/>
    <w:rsid w:val="006F65B8"/>
    <w:rsid w:val="00700B69"/>
    <w:rsid w:val="007031CB"/>
    <w:rsid w:val="0071005D"/>
    <w:rsid w:val="00710626"/>
    <w:rsid w:val="00711706"/>
    <w:rsid w:val="007153E4"/>
    <w:rsid w:val="00716CC8"/>
    <w:rsid w:val="0071703C"/>
    <w:rsid w:val="00717C3B"/>
    <w:rsid w:val="00722F75"/>
    <w:rsid w:val="00727A8F"/>
    <w:rsid w:val="007301B6"/>
    <w:rsid w:val="00730BC4"/>
    <w:rsid w:val="00731334"/>
    <w:rsid w:val="00731F3D"/>
    <w:rsid w:val="00732511"/>
    <w:rsid w:val="007326B8"/>
    <w:rsid w:val="00735ABE"/>
    <w:rsid w:val="00737C2C"/>
    <w:rsid w:val="00737DFE"/>
    <w:rsid w:val="00741FF2"/>
    <w:rsid w:val="00743513"/>
    <w:rsid w:val="00744663"/>
    <w:rsid w:val="00744E7A"/>
    <w:rsid w:val="00746959"/>
    <w:rsid w:val="00750C3A"/>
    <w:rsid w:val="007532E1"/>
    <w:rsid w:val="00753449"/>
    <w:rsid w:val="0076040C"/>
    <w:rsid w:val="00761672"/>
    <w:rsid w:val="00761B42"/>
    <w:rsid w:val="00764950"/>
    <w:rsid w:val="007650C6"/>
    <w:rsid w:val="0076771F"/>
    <w:rsid w:val="00774DFD"/>
    <w:rsid w:val="007762C2"/>
    <w:rsid w:val="00780726"/>
    <w:rsid w:val="00783A62"/>
    <w:rsid w:val="00784A6B"/>
    <w:rsid w:val="007873EC"/>
    <w:rsid w:val="00792DDA"/>
    <w:rsid w:val="00794149"/>
    <w:rsid w:val="00795690"/>
    <w:rsid w:val="007960E6"/>
    <w:rsid w:val="007974A3"/>
    <w:rsid w:val="007A03B3"/>
    <w:rsid w:val="007A07B0"/>
    <w:rsid w:val="007A3124"/>
    <w:rsid w:val="007A3B61"/>
    <w:rsid w:val="007A4A0E"/>
    <w:rsid w:val="007A5D97"/>
    <w:rsid w:val="007B2F65"/>
    <w:rsid w:val="007B60A7"/>
    <w:rsid w:val="007B6B8A"/>
    <w:rsid w:val="007C0471"/>
    <w:rsid w:val="007C13D2"/>
    <w:rsid w:val="007C3C8F"/>
    <w:rsid w:val="007D0976"/>
    <w:rsid w:val="007E062F"/>
    <w:rsid w:val="007E2314"/>
    <w:rsid w:val="007E39DC"/>
    <w:rsid w:val="007E472E"/>
    <w:rsid w:val="007E4F1A"/>
    <w:rsid w:val="007E5B90"/>
    <w:rsid w:val="007E633F"/>
    <w:rsid w:val="007E6351"/>
    <w:rsid w:val="007F0EDC"/>
    <w:rsid w:val="007F0FCC"/>
    <w:rsid w:val="007F35CD"/>
    <w:rsid w:val="007F5D00"/>
    <w:rsid w:val="008016F6"/>
    <w:rsid w:val="0080300E"/>
    <w:rsid w:val="00804768"/>
    <w:rsid w:val="00806AF1"/>
    <w:rsid w:val="0081059E"/>
    <w:rsid w:val="00816102"/>
    <w:rsid w:val="008178CB"/>
    <w:rsid w:val="00817C38"/>
    <w:rsid w:val="00820D36"/>
    <w:rsid w:val="008210AD"/>
    <w:rsid w:val="00823293"/>
    <w:rsid w:val="008279FA"/>
    <w:rsid w:val="00830E81"/>
    <w:rsid w:val="00831189"/>
    <w:rsid w:val="00832255"/>
    <w:rsid w:val="00833A3A"/>
    <w:rsid w:val="008357A7"/>
    <w:rsid w:val="00840FA9"/>
    <w:rsid w:val="0084792C"/>
    <w:rsid w:val="00847BE1"/>
    <w:rsid w:val="008518AB"/>
    <w:rsid w:val="00854257"/>
    <w:rsid w:val="00856A9A"/>
    <w:rsid w:val="00857FAE"/>
    <w:rsid w:val="00860D4A"/>
    <w:rsid w:val="00860E27"/>
    <w:rsid w:val="00861C28"/>
    <w:rsid w:val="008643BC"/>
    <w:rsid w:val="00867B00"/>
    <w:rsid w:val="00875169"/>
    <w:rsid w:val="00881968"/>
    <w:rsid w:val="008835DB"/>
    <w:rsid w:val="00885C90"/>
    <w:rsid w:val="008861A8"/>
    <w:rsid w:val="00887499"/>
    <w:rsid w:val="0088750B"/>
    <w:rsid w:val="00892796"/>
    <w:rsid w:val="008950CA"/>
    <w:rsid w:val="00895139"/>
    <w:rsid w:val="008A1012"/>
    <w:rsid w:val="008A2152"/>
    <w:rsid w:val="008A5507"/>
    <w:rsid w:val="008A5F4D"/>
    <w:rsid w:val="008A61C0"/>
    <w:rsid w:val="008B1604"/>
    <w:rsid w:val="008B41E0"/>
    <w:rsid w:val="008C24CA"/>
    <w:rsid w:val="008C2FCD"/>
    <w:rsid w:val="008C3E23"/>
    <w:rsid w:val="008C4D86"/>
    <w:rsid w:val="008C65C0"/>
    <w:rsid w:val="008C6883"/>
    <w:rsid w:val="008C7919"/>
    <w:rsid w:val="008D17FB"/>
    <w:rsid w:val="008D216D"/>
    <w:rsid w:val="008D5238"/>
    <w:rsid w:val="008D55D3"/>
    <w:rsid w:val="008E46B5"/>
    <w:rsid w:val="008E6921"/>
    <w:rsid w:val="008E77E2"/>
    <w:rsid w:val="008F36BC"/>
    <w:rsid w:val="008F3E73"/>
    <w:rsid w:val="008F55CB"/>
    <w:rsid w:val="008F5CED"/>
    <w:rsid w:val="008F7D5B"/>
    <w:rsid w:val="00901531"/>
    <w:rsid w:val="009017A4"/>
    <w:rsid w:val="00906873"/>
    <w:rsid w:val="00911C4B"/>
    <w:rsid w:val="009130C5"/>
    <w:rsid w:val="00916B6F"/>
    <w:rsid w:val="009173C8"/>
    <w:rsid w:val="0092109C"/>
    <w:rsid w:val="00921EA1"/>
    <w:rsid w:val="009220DD"/>
    <w:rsid w:val="00924A0E"/>
    <w:rsid w:val="00927E94"/>
    <w:rsid w:val="00932A51"/>
    <w:rsid w:val="00933BFB"/>
    <w:rsid w:val="00934CD3"/>
    <w:rsid w:val="009378D8"/>
    <w:rsid w:val="00937D05"/>
    <w:rsid w:val="009415B3"/>
    <w:rsid w:val="00941A96"/>
    <w:rsid w:val="00942EEE"/>
    <w:rsid w:val="00945844"/>
    <w:rsid w:val="00945E75"/>
    <w:rsid w:val="009512DF"/>
    <w:rsid w:val="00952CAE"/>
    <w:rsid w:val="0095406A"/>
    <w:rsid w:val="009555BC"/>
    <w:rsid w:val="00955AD7"/>
    <w:rsid w:val="00967723"/>
    <w:rsid w:val="00970900"/>
    <w:rsid w:val="00970F35"/>
    <w:rsid w:val="009718A3"/>
    <w:rsid w:val="009753EC"/>
    <w:rsid w:val="00977E1B"/>
    <w:rsid w:val="009833EF"/>
    <w:rsid w:val="00983A53"/>
    <w:rsid w:val="0098723A"/>
    <w:rsid w:val="009904CA"/>
    <w:rsid w:val="00990808"/>
    <w:rsid w:val="009941BB"/>
    <w:rsid w:val="0099632B"/>
    <w:rsid w:val="009A33F3"/>
    <w:rsid w:val="009A3A6B"/>
    <w:rsid w:val="009A6C25"/>
    <w:rsid w:val="009B191B"/>
    <w:rsid w:val="009B28B3"/>
    <w:rsid w:val="009C46B7"/>
    <w:rsid w:val="009C4A47"/>
    <w:rsid w:val="009C6BC4"/>
    <w:rsid w:val="009C7F87"/>
    <w:rsid w:val="009F00E4"/>
    <w:rsid w:val="009F13BA"/>
    <w:rsid w:val="009F14BA"/>
    <w:rsid w:val="009F516D"/>
    <w:rsid w:val="009F6C03"/>
    <w:rsid w:val="00A02897"/>
    <w:rsid w:val="00A03573"/>
    <w:rsid w:val="00A13D1C"/>
    <w:rsid w:val="00A15945"/>
    <w:rsid w:val="00A15FE6"/>
    <w:rsid w:val="00A2102D"/>
    <w:rsid w:val="00A2340B"/>
    <w:rsid w:val="00A23AA1"/>
    <w:rsid w:val="00A25B44"/>
    <w:rsid w:val="00A2689B"/>
    <w:rsid w:val="00A307B7"/>
    <w:rsid w:val="00A3098F"/>
    <w:rsid w:val="00A33C56"/>
    <w:rsid w:val="00A37945"/>
    <w:rsid w:val="00A543A6"/>
    <w:rsid w:val="00A57B66"/>
    <w:rsid w:val="00A61485"/>
    <w:rsid w:val="00A62B1F"/>
    <w:rsid w:val="00A639E3"/>
    <w:rsid w:val="00A66E83"/>
    <w:rsid w:val="00A71C45"/>
    <w:rsid w:val="00A73B25"/>
    <w:rsid w:val="00A7706F"/>
    <w:rsid w:val="00A810F7"/>
    <w:rsid w:val="00A8298A"/>
    <w:rsid w:val="00A8389B"/>
    <w:rsid w:val="00A8467E"/>
    <w:rsid w:val="00A85236"/>
    <w:rsid w:val="00A86883"/>
    <w:rsid w:val="00A875F3"/>
    <w:rsid w:val="00A87DB6"/>
    <w:rsid w:val="00A931A9"/>
    <w:rsid w:val="00A9375C"/>
    <w:rsid w:val="00A94E13"/>
    <w:rsid w:val="00AA2E77"/>
    <w:rsid w:val="00AA4561"/>
    <w:rsid w:val="00AB00B4"/>
    <w:rsid w:val="00AB15C8"/>
    <w:rsid w:val="00AB1E1E"/>
    <w:rsid w:val="00AB2051"/>
    <w:rsid w:val="00AB3EA0"/>
    <w:rsid w:val="00AB7A8D"/>
    <w:rsid w:val="00AD4964"/>
    <w:rsid w:val="00AD7F15"/>
    <w:rsid w:val="00AE0D4A"/>
    <w:rsid w:val="00AE3E77"/>
    <w:rsid w:val="00AE4546"/>
    <w:rsid w:val="00AE6790"/>
    <w:rsid w:val="00AF0DB3"/>
    <w:rsid w:val="00AF50D4"/>
    <w:rsid w:val="00AF7C2E"/>
    <w:rsid w:val="00B01E34"/>
    <w:rsid w:val="00B04662"/>
    <w:rsid w:val="00B06E9B"/>
    <w:rsid w:val="00B101BD"/>
    <w:rsid w:val="00B10D73"/>
    <w:rsid w:val="00B11ADA"/>
    <w:rsid w:val="00B13870"/>
    <w:rsid w:val="00B1584E"/>
    <w:rsid w:val="00B1595D"/>
    <w:rsid w:val="00B16D0A"/>
    <w:rsid w:val="00B20DB7"/>
    <w:rsid w:val="00B230F1"/>
    <w:rsid w:val="00B246F5"/>
    <w:rsid w:val="00B25544"/>
    <w:rsid w:val="00B26120"/>
    <w:rsid w:val="00B274FA"/>
    <w:rsid w:val="00B27DA9"/>
    <w:rsid w:val="00B32095"/>
    <w:rsid w:val="00B33FF9"/>
    <w:rsid w:val="00B342C5"/>
    <w:rsid w:val="00B35269"/>
    <w:rsid w:val="00B441F3"/>
    <w:rsid w:val="00B47B05"/>
    <w:rsid w:val="00B56E81"/>
    <w:rsid w:val="00B5784E"/>
    <w:rsid w:val="00B64B0C"/>
    <w:rsid w:val="00B66C5B"/>
    <w:rsid w:val="00B709E6"/>
    <w:rsid w:val="00B72768"/>
    <w:rsid w:val="00B74BE9"/>
    <w:rsid w:val="00B74D6D"/>
    <w:rsid w:val="00B74DCA"/>
    <w:rsid w:val="00B7545E"/>
    <w:rsid w:val="00B77C12"/>
    <w:rsid w:val="00B80620"/>
    <w:rsid w:val="00B828B3"/>
    <w:rsid w:val="00B8464F"/>
    <w:rsid w:val="00B85933"/>
    <w:rsid w:val="00B86790"/>
    <w:rsid w:val="00B8749F"/>
    <w:rsid w:val="00B93EC0"/>
    <w:rsid w:val="00BA2CC5"/>
    <w:rsid w:val="00BA3EBB"/>
    <w:rsid w:val="00BA4B27"/>
    <w:rsid w:val="00BB046C"/>
    <w:rsid w:val="00BB360F"/>
    <w:rsid w:val="00BB4BFD"/>
    <w:rsid w:val="00BB6EDB"/>
    <w:rsid w:val="00BC02FB"/>
    <w:rsid w:val="00BC03F4"/>
    <w:rsid w:val="00BC0441"/>
    <w:rsid w:val="00BC1139"/>
    <w:rsid w:val="00BC1B40"/>
    <w:rsid w:val="00BC72D5"/>
    <w:rsid w:val="00BD2F18"/>
    <w:rsid w:val="00BD4401"/>
    <w:rsid w:val="00BD549F"/>
    <w:rsid w:val="00BE43DE"/>
    <w:rsid w:val="00BF1D73"/>
    <w:rsid w:val="00BF1E22"/>
    <w:rsid w:val="00BF4948"/>
    <w:rsid w:val="00BF4E49"/>
    <w:rsid w:val="00BF5C0C"/>
    <w:rsid w:val="00C01460"/>
    <w:rsid w:val="00C03D69"/>
    <w:rsid w:val="00C05EA3"/>
    <w:rsid w:val="00C06919"/>
    <w:rsid w:val="00C06E63"/>
    <w:rsid w:val="00C103BA"/>
    <w:rsid w:val="00C12008"/>
    <w:rsid w:val="00C130CC"/>
    <w:rsid w:val="00C15332"/>
    <w:rsid w:val="00C162DB"/>
    <w:rsid w:val="00C16F2E"/>
    <w:rsid w:val="00C21568"/>
    <w:rsid w:val="00C23849"/>
    <w:rsid w:val="00C23D2D"/>
    <w:rsid w:val="00C24924"/>
    <w:rsid w:val="00C2501C"/>
    <w:rsid w:val="00C27DA0"/>
    <w:rsid w:val="00C311C3"/>
    <w:rsid w:val="00C3194E"/>
    <w:rsid w:val="00C31CCA"/>
    <w:rsid w:val="00C33890"/>
    <w:rsid w:val="00C34B01"/>
    <w:rsid w:val="00C365A2"/>
    <w:rsid w:val="00C466AE"/>
    <w:rsid w:val="00C46F9F"/>
    <w:rsid w:val="00C47022"/>
    <w:rsid w:val="00C50E7D"/>
    <w:rsid w:val="00C51D7D"/>
    <w:rsid w:val="00C538E2"/>
    <w:rsid w:val="00C5708D"/>
    <w:rsid w:val="00C63B5E"/>
    <w:rsid w:val="00C704BB"/>
    <w:rsid w:val="00C75ED1"/>
    <w:rsid w:val="00C80E7B"/>
    <w:rsid w:val="00C84961"/>
    <w:rsid w:val="00C86118"/>
    <w:rsid w:val="00C9067C"/>
    <w:rsid w:val="00C90FC1"/>
    <w:rsid w:val="00C91918"/>
    <w:rsid w:val="00C957D9"/>
    <w:rsid w:val="00CA65CE"/>
    <w:rsid w:val="00CA67A2"/>
    <w:rsid w:val="00CB160D"/>
    <w:rsid w:val="00CB4763"/>
    <w:rsid w:val="00CB7BB4"/>
    <w:rsid w:val="00CC6DBA"/>
    <w:rsid w:val="00CD38A0"/>
    <w:rsid w:val="00CE0910"/>
    <w:rsid w:val="00CF1466"/>
    <w:rsid w:val="00CF2110"/>
    <w:rsid w:val="00D07A08"/>
    <w:rsid w:val="00D1678C"/>
    <w:rsid w:val="00D21607"/>
    <w:rsid w:val="00D23DE0"/>
    <w:rsid w:val="00D2530B"/>
    <w:rsid w:val="00D31A43"/>
    <w:rsid w:val="00D322CD"/>
    <w:rsid w:val="00D34168"/>
    <w:rsid w:val="00D34F8E"/>
    <w:rsid w:val="00D3627F"/>
    <w:rsid w:val="00D36595"/>
    <w:rsid w:val="00D369F5"/>
    <w:rsid w:val="00D42332"/>
    <w:rsid w:val="00D4525A"/>
    <w:rsid w:val="00D46A6A"/>
    <w:rsid w:val="00D474F4"/>
    <w:rsid w:val="00D51EF3"/>
    <w:rsid w:val="00D53B21"/>
    <w:rsid w:val="00D54597"/>
    <w:rsid w:val="00D60228"/>
    <w:rsid w:val="00D6105B"/>
    <w:rsid w:val="00D667F8"/>
    <w:rsid w:val="00D71BE8"/>
    <w:rsid w:val="00D841B4"/>
    <w:rsid w:val="00D8515B"/>
    <w:rsid w:val="00D871F9"/>
    <w:rsid w:val="00D87E27"/>
    <w:rsid w:val="00D95EF9"/>
    <w:rsid w:val="00DA7664"/>
    <w:rsid w:val="00DB0844"/>
    <w:rsid w:val="00DB31E2"/>
    <w:rsid w:val="00DB32FD"/>
    <w:rsid w:val="00DB4307"/>
    <w:rsid w:val="00DB6808"/>
    <w:rsid w:val="00DB68DA"/>
    <w:rsid w:val="00DC1802"/>
    <w:rsid w:val="00DD0790"/>
    <w:rsid w:val="00DD09DE"/>
    <w:rsid w:val="00DD1798"/>
    <w:rsid w:val="00DD2E3D"/>
    <w:rsid w:val="00DD2E68"/>
    <w:rsid w:val="00DD30AD"/>
    <w:rsid w:val="00DD7BDD"/>
    <w:rsid w:val="00DD7E04"/>
    <w:rsid w:val="00DE05CD"/>
    <w:rsid w:val="00DE6E22"/>
    <w:rsid w:val="00DE7987"/>
    <w:rsid w:val="00DF07EF"/>
    <w:rsid w:val="00DF1ABB"/>
    <w:rsid w:val="00DF2D84"/>
    <w:rsid w:val="00DF5385"/>
    <w:rsid w:val="00E07E11"/>
    <w:rsid w:val="00E103EC"/>
    <w:rsid w:val="00E10E12"/>
    <w:rsid w:val="00E12DE1"/>
    <w:rsid w:val="00E12E41"/>
    <w:rsid w:val="00E13714"/>
    <w:rsid w:val="00E13840"/>
    <w:rsid w:val="00E14FC9"/>
    <w:rsid w:val="00E24500"/>
    <w:rsid w:val="00E25A26"/>
    <w:rsid w:val="00E26310"/>
    <w:rsid w:val="00E26DAB"/>
    <w:rsid w:val="00E36272"/>
    <w:rsid w:val="00E374BC"/>
    <w:rsid w:val="00E42948"/>
    <w:rsid w:val="00E452CB"/>
    <w:rsid w:val="00E456A4"/>
    <w:rsid w:val="00E47DB1"/>
    <w:rsid w:val="00E524E8"/>
    <w:rsid w:val="00E535C1"/>
    <w:rsid w:val="00E548A2"/>
    <w:rsid w:val="00E5632C"/>
    <w:rsid w:val="00E56C53"/>
    <w:rsid w:val="00E57494"/>
    <w:rsid w:val="00E60A78"/>
    <w:rsid w:val="00E625AF"/>
    <w:rsid w:val="00E65109"/>
    <w:rsid w:val="00E67685"/>
    <w:rsid w:val="00E679B0"/>
    <w:rsid w:val="00E67AD2"/>
    <w:rsid w:val="00E70F78"/>
    <w:rsid w:val="00E71BFB"/>
    <w:rsid w:val="00E73043"/>
    <w:rsid w:val="00E7371A"/>
    <w:rsid w:val="00E768C7"/>
    <w:rsid w:val="00E831CD"/>
    <w:rsid w:val="00E852DD"/>
    <w:rsid w:val="00E86E3F"/>
    <w:rsid w:val="00E87930"/>
    <w:rsid w:val="00E90C94"/>
    <w:rsid w:val="00E94009"/>
    <w:rsid w:val="00E953E1"/>
    <w:rsid w:val="00E954FA"/>
    <w:rsid w:val="00EA14E9"/>
    <w:rsid w:val="00EA2F35"/>
    <w:rsid w:val="00EA6FE0"/>
    <w:rsid w:val="00EA7E3F"/>
    <w:rsid w:val="00EB1685"/>
    <w:rsid w:val="00EB1CD0"/>
    <w:rsid w:val="00EB496A"/>
    <w:rsid w:val="00EB692A"/>
    <w:rsid w:val="00EC0D84"/>
    <w:rsid w:val="00EC1214"/>
    <w:rsid w:val="00EC4AFF"/>
    <w:rsid w:val="00ED08E0"/>
    <w:rsid w:val="00ED0C06"/>
    <w:rsid w:val="00ED57A4"/>
    <w:rsid w:val="00ED6825"/>
    <w:rsid w:val="00ED76E4"/>
    <w:rsid w:val="00EE090C"/>
    <w:rsid w:val="00EE734F"/>
    <w:rsid w:val="00EE7FBE"/>
    <w:rsid w:val="00EF281D"/>
    <w:rsid w:val="00EF29E1"/>
    <w:rsid w:val="00EF68F0"/>
    <w:rsid w:val="00F02AC4"/>
    <w:rsid w:val="00F109C5"/>
    <w:rsid w:val="00F10BDA"/>
    <w:rsid w:val="00F1279B"/>
    <w:rsid w:val="00F17616"/>
    <w:rsid w:val="00F263CD"/>
    <w:rsid w:val="00F26429"/>
    <w:rsid w:val="00F320E4"/>
    <w:rsid w:val="00F321CA"/>
    <w:rsid w:val="00F3438C"/>
    <w:rsid w:val="00F46D7A"/>
    <w:rsid w:val="00F47446"/>
    <w:rsid w:val="00F5413D"/>
    <w:rsid w:val="00F70CB7"/>
    <w:rsid w:val="00F70F02"/>
    <w:rsid w:val="00F7277A"/>
    <w:rsid w:val="00F80491"/>
    <w:rsid w:val="00F8085A"/>
    <w:rsid w:val="00F82CA1"/>
    <w:rsid w:val="00F85A78"/>
    <w:rsid w:val="00F8646F"/>
    <w:rsid w:val="00F867C3"/>
    <w:rsid w:val="00F8754F"/>
    <w:rsid w:val="00F87D1C"/>
    <w:rsid w:val="00F93552"/>
    <w:rsid w:val="00F93D07"/>
    <w:rsid w:val="00F94827"/>
    <w:rsid w:val="00FA2670"/>
    <w:rsid w:val="00FA3274"/>
    <w:rsid w:val="00FA480B"/>
    <w:rsid w:val="00FA63C0"/>
    <w:rsid w:val="00FA7E9B"/>
    <w:rsid w:val="00FC513F"/>
    <w:rsid w:val="00FC740C"/>
    <w:rsid w:val="00FD00ED"/>
    <w:rsid w:val="00FD1146"/>
    <w:rsid w:val="00FD246C"/>
    <w:rsid w:val="00FD2B49"/>
    <w:rsid w:val="00FD6B4D"/>
    <w:rsid w:val="00FD79EF"/>
    <w:rsid w:val="00FE07FE"/>
    <w:rsid w:val="00FE131C"/>
    <w:rsid w:val="00FE1C0A"/>
    <w:rsid w:val="00FE289E"/>
    <w:rsid w:val="00FE306E"/>
    <w:rsid w:val="00FE4F3F"/>
    <w:rsid w:val="00FE75A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3D3D16"/>
  <w15:chartTrackingRefBased/>
  <w15:docId w15:val="{F6CED74E-FB26-4F78-8C68-398FEA7B9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1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841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841B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841B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841B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41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41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41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41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1B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841B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841B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41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41B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41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41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41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41B4"/>
    <w:rPr>
      <w:rFonts w:eastAsiaTheme="majorEastAsia" w:cstheme="majorBidi"/>
      <w:color w:val="272727" w:themeColor="text1" w:themeTint="D8"/>
    </w:rPr>
  </w:style>
  <w:style w:type="paragraph" w:styleId="Title">
    <w:name w:val="Title"/>
    <w:basedOn w:val="Normal"/>
    <w:next w:val="Normal"/>
    <w:link w:val="TitleChar"/>
    <w:uiPriority w:val="10"/>
    <w:qFormat/>
    <w:rsid w:val="00D841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41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41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41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41B4"/>
    <w:pPr>
      <w:spacing w:before="160"/>
      <w:jc w:val="center"/>
    </w:pPr>
    <w:rPr>
      <w:i/>
      <w:iCs/>
      <w:color w:val="404040" w:themeColor="text1" w:themeTint="BF"/>
    </w:rPr>
  </w:style>
  <w:style w:type="character" w:customStyle="1" w:styleId="QuoteChar">
    <w:name w:val="Quote Char"/>
    <w:basedOn w:val="DefaultParagraphFont"/>
    <w:link w:val="Quote"/>
    <w:uiPriority w:val="29"/>
    <w:rsid w:val="00D841B4"/>
    <w:rPr>
      <w:i/>
      <w:iCs/>
      <w:color w:val="404040" w:themeColor="text1" w:themeTint="BF"/>
    </w:rPr>
  </w:style>
  <w:style w:type="paragraph" w:styleId="ListParagraph">
    <w:name w:val="List Paragraph"/>
    <w:basedOn w:val="Normal"/>
    <w:uiPriority w:val="34"/>
    <w:qFormat/>
    <w:rsid w:val="00D841B4"/>
    <w:pPr>
      <w:ind w:left="720"/>
      <w:contextualSpacing/>
    </w:pPr>
  </w:style>
  <w:style w:type="character" w:styleId="IntenseEmphasis">
    <w:name w:val="Intense Emphasis"/>
    <w:basedOn w:val="DefaultParagraphFont"/>
    <w:uiPriority w:val="21"/>
    <w:qFormat/>
    <w:rsid w:val="00D841B4"/>
    <w:rPr>
      <w:i/>
      <w:iCs/>
      <w:color w:val="0F4761" w:themeColor="accent1" w:themeShade="BF"/>
    </w:rPr>
  </w:style>
  <w:style w:type="paragraph" w:styleId="IntenseQuote">
    <w:name w:val="Intense Quote"/>
    <w:basedOn w:val="Normal"/>
    <w:next w:val="Normal"/>
    <w:link w:val="IntenseQuoteChar"/>
    <w:uiPriority w:val="30"/>
    <w:qFormat/>
    <w:rsid w:val="00D841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41B4"/>
    <w:rPr>
      <w:i/>
      <w:iCs/>
      <w:color w:val="0F4761" w:themeColor="accent1" w:themeShade="BF"/>
    </w:rPr>
  </w:style>
  <w:style w:type="character" w:styleId="IntenseReference">
    <w:name w:val="Intense Reference"/>
    <w:basedOn w:val="DefaultParagraphFont"/>
    <w:uiPriority w:val="32"/>
    <w:qFormat/>
    <w:rsid w:val="00D841B4"/>
    <w:rPr>
      <w:b/>
      <w:bCs/>
      <w:smallCaps/>
      <w:color w:val="0F4761" w:themeColor="accent1" w:themeShade="BF"/>
      <w:spacing w:val="5"/>
    </w:rPr>
  </w:style>
  <w:style w:type="paragraph" w:styleId="TOCHeading">
    <w:name w:val="TOC Heading"/>
    <w:basedOn w:val="Heading1"/>
    <w:next w:val="Normal"/>
    <w:uiPriority w:val="39"/>
    <w:unhideWhenUsed/>
    <w:qFormat/>
    <w:rsid w:val="000444CD"/>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0444CD"/>
    <w:pPr>
      <w:spacing w:after="100"/>
    </w:pPr>
  </w:style>
  <w:style w:type="character" w:styleId="Hyperlink">
    <w:name w:val="Hyperlink"/>
    <w:basedOn w:val="DefaultParagraphFont"/>
    <w:uiPriority w:val="99"/>
    <w:unhideWhenUsed/>
    <w:rsid w:val="000444CD"/>
    <w:rPr>
      <w:color w:val="467886" w:themeColor="hyperlink"/>
      <w:u w:val="single"/>
    </w:rPr>
  </w:style>
  <w:style w:type="character" w:customStyle="1" w:styleId="wacimagecontainer">
    <w:name w:val="wacimagecontainer"/>
    <w:basedOn w:val="DefaultParagraphFont"/>
    <w:rsid w:val="001A073C"/>
  </w:style>
  <w:style w:type="paragraph" w:styleId="TOC2">
    <w:name w:val="toc 2"/>
    <w:basedOn w:val="Normal"/>
    <w:next w:val="Normal"/>
    <w:autoRedefine/>
    <w:uiPriority w:val="39"/>
    <w:unhideWhenUsed/>
    <w:rsid w:val="00697C2F"/>
    <w:pPr>
      <w:spacing w:after="100"/>
      <w:ind w:left="240"/>
    </w:pPr>
  </w:style>
  <w:style w:type="character" w:styleId="UnresolvedMention">
    <w:name w:val="Unresolved Mention"/>
    <w:basedOn w:val="DefaultParagraphFont"/>
    <w:uiPriority w:val="99"/>
    <w:semiHidden/>
    <w:unhideWhenUsed/>
    <w:rsid w:val="00795690"/>
    <w:rPr>
      <w:color w:val="605E5C"/>
      <w:shd w:val="clear" w:color="auto" w:fill="E1DFDD"/>
    </w:rPr>
  </w:style>
  <w:style w:type="character" w:styleId="FollowedHyperlink">
    <w:name w:val="FollowedHyperlink"/>
    <w:basedOn w:val="DefaultParagraphFont"/>
    <w:uiPriority w:val="99"/>
    <w:semiHidden/>
    <w:unhideWhenUsed/>
    <w:rsid w:val="00AB2051"/>
    <w:rPr>
      <w:color w:val="96607D" w:themeColor="followedHyperlink"/>
      <w:u w:val="single"/>
    </w:rPr>
  </w:style>
  <w:style w:type="paragraph" w:styleId="NoSpacing">
    <w:name w:val="No Spacing"/>
    <w:link w:val="NoSpacingChar"/>
    <w:uiPriority w:val="1"/>
    <w:qFormat/>
    <w:rsid w:val="00C06E63"/>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C06E63"/>
    <w:rPr>
      <w:rFonts w:eastAsiaTheme="minorEastAsia"/>
      <w:kern w:val="0"/>
      <w:sz w:val="22"/>
      <w:szCs w:val="22"/>
      <w:lang w:val="en-US"/>
      <w14:ligatures w14:val="none"/>
    </w:rPr>
  </w:style>
  <w:style w:type="paragraph" w:styleId="Bibliography">
    <w:name w:val="Bibliography"/>
    <w:basedOn w:val="Normal"/>
    <w:next w:val="Normal"/>
    <w:uiPriority w:val="37"/>
    <w:unhideWhenUsed/>
    <w:rsid w:val="005D2FC7"/>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690863">
      <w:bodyDiv w:val="1"/>
      <w:marLeft w:val="0"/>
      <w:marRight w:val="0"/>
      <w:marTop w:val="0"/>
      <w:marBottom w:val="0"/>
      <w:divBdr>
        <w:top w:val="none" w:sz="0" w:space="0" w:color="auto"/>
        <w:left w:val="none" w:sz="0" w:space="0" w:color="auto"/>
        <w:bottom w:val="none" w:sz="0" w:space="0" w:color="auto"/>
        <w:right w:val="none" w:sz="0" w:space="0" w:color="auto"/>
      </w:divBdr>
    </w:div>
    <w:div w:id="294410082">
      <w:bodyDiv w:val="1"/>
      <w:marLeft w:val="0"/>
      <w:marRight w:val="0"/>
      <w:marTop w:val="0"/>
      <w:marBottom w:val="0"/>
      <w:divBdr>
        <w:top w:val="none" w:sz="0" w:space="0" w:color="auto"/>
        <w:left w:val="none" w:sz="0" w:space="0" w:color="auto"/>
        <w:bottom w:val="none" w:sz="0" w:space="0" w:color="auto"/>
        <w:right w:val="none" w:sz="0" w:space="0" w:color="auto"/>
      </w:divBdr>
    </w:div>
    <w:div w:id="725110126">
      <w:bodyDiv w:val="1"/>
      <w:marLeft w:val="0"/>
      <w:marRight w:val="0"/>
      <w:marTop w:val="0"/>
      <w:marBottom w:val="0"/>
      <w:divBdr>
        <w:top w:val="none" w:sz="0" w:space="0" w:color="auto"/>
        <w:left w:val="none" w:sz="0" w:space="0" w:color="auto"/>
        <w:bottom w:val="none" w:sz="0" w:space="0" w:color="auto"/>
        <w:right w:val="none" w:sz="0" w:space="0" w:color="auto"/>
      </w:divBdr>
    </w:div>
    <w:div w:id="779687417">
      <w:bodyDiv w:val="1"/>
      <w:marLeft w:val="0"/>
      <w:marRight w:val="0"/>
      <w:marTop w:val="0"/>
      <w:marBottom w:val="0"/>
      <w:divBdr>
        <w:top w:val="none" w:sz="0" w:space="0" w:color="auto"/>
        <w:left w:val="none" w:sz="0" w:space="0" w:color="auto"/>
        <w:bottom w:val="none" w:sz="0" w:space="0" w:color="auto"/>
        <w:right w:val="none" w:sz="0" w:space="0" w:color="auto"/>
      </w:divBdr>
    </w:div>
    <w:div w:id="1030843180">
      <w:bodyDiv w:val="1"/>
      <w:marLeft w:val="0"/>
      <w:marRight w:val="0"/>
      <w:marTop w:val="0"/>
      <w:marBottom w:val="0"/>
      <w:divBdr>
        <w:top w:val="none" w:sz="0" w:space="0" w:color="auto"/>
        <w:left w:val="none" w:sz="0" w:space="0" w:color="auto"/>
        <w:bottom w:val="none" w:sz="0" w:space="0" w:color="auto"/>
        <w:right w:val="none" w:sz="0" w:space="0" w:color="auto"/>
      </w:divBdr>
    </w:div>
    <w:div w:id="1286044029">
      <w:bodyDiv w:val="1"/>
      <w:marLeft w:val="0"/>
      <w:marRight w:val="0"/>
      <w:marTop w:val="0"/>
      <w:marBottom w:val="0"/>
      <w:divBdr>
        <w:top w:val="none" w:sz="0" w:space="0" w:color="auto"/>
        <w:left w:val="none" w:sz="0" w:space="0" w:color="auto"/>
        <w:bottom w:val="none" w:sz="0" w:space="0" w:color="auto"/>
        <w:right w:val="none" w:sz="0" w:space="0" w:color="auto"/>
      </w:divBdr>
    </w:div>
    <w:div w:id="1475364920">
      <w:bodyDiv w:val="1"/>
      <w:marLeft w:val="0"/>
      <w:marRight w:val="0"/>
      <w:marTop w:val="0"/>
      <w:marBottom w:val="0"/>
      <w:divBdr>
        <w:top w:val="none" w:sz="0" w:space="0" w:color="auto"/>
        <w:left w:val="none" w:sz="0" w:space="0" w:color="auto"/>
        <w:bottom w:val="none" w:sz="0" w:space="0" w:color="auto"/>
        <w:right w:val="none" w:sz="0" w:space="0" w:color="auto"/>
      </w:divBdr>
    </w:div>
    <w:div w:id="1837763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1.png"/><Relationship Id="rId39" Type="http://schemas.openxmlformats.org/officeDocument/2006/relationships/image" Target="media/image31.png"/><Relationship Id="rId21" Type="http://schemas.openxmlformats.org/officeDocument/2006/relationships/image" Target="media/image17.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glossaryDocument" Target="glossary/document.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4.png"/><Relationship Id="rId11" Type="http://schemas.openxmlformats.org/officeDocument/2006/relationships/image" Target="media/image7.png"/><Relationship Id="rId24" Type="http://schemas.openxmlformats.org/officeDocument/2006/relationships/image" Target="media/image19.png"/><Relationship Id="rId32" Type="http://schemas.openxmlformats.org/officeDocument/2006/relationships/hyperlink" Target="https://www.youtube.com/watch?v=aBOrVRKK3fA" TargetMode="External"/><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www.geeksforgeeks.org/dependency-injectiondi-design-pattern/" TargetMode="External"/><Relationship Id="rId44" Type="http://schemas.openxmlformats.org/officeDocument/2006/relationships/image" Target="media/image3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martinfowler.com/articles/refactoring-dependencies.html" TargetMode="External"/><Relationship Id="rId27" Type="http://schemas.openxmlformats.org/officeDocument/2006/relationships/image" Target="media/image22.png"/><Relationship Id="rId30" Type="http://schemas.openxmlformats.org/officeDocument/2006/relationships/hyperlink" Target="https://learn.microsoft.com/en-sg/answers/questions/1654403/how-to-implement-layered-architecture66" TargetMode="External"/><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4.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0.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6.png"/><Relationship Id="rId41" Type="http://schemas.openxmlformats.org/officeDocument/2006/relationships/image" Target="media/image33.png"/><Relationship Id="rId1" Type="http://schemas.openxmlformats.org/officeDocument/2006/relationships/numbering" Target="numbering.xml"/><Relationship Id="rId6"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5CC0DA56D934A31BA8811135B2CCED6"/>
        <w:category>
          <w:name w:val="General"/>
          <w:gallery w:val="placeholder"/>
        </w:category>
        <w:types>
          <w:type w:val="bbPlcHdr"/>
        </w:types>
        <w:behaviors>
          <w:behavior w:val="content"/>
        </w:behaviors>
        <w:guid w:val="{7C1C02B6-7E4C-401E-9EB8-B605ED663EA3}"/>
      </w:docPartPr>
      <w:docPartBody>
        <w:p w:rsidR="00A57EA4" w:rsidRDefault="004C4F8C" w:rsidP="004C4F8C">
          <w:pPr>
            <w:pStyle w:val="25CC0DA56D934A31BA8811135B2CCED6"/>
          </w:pPr>
          <w:r>
            <w:rPr>
              <w:rFonts w:asciiTheme="majorHAnsi" w:eastAsiaTheme="majorEastAsia" w:hAnsiTheme="majorHAnsi" w:cstheme="majorBidi"/>
              <w:color w:val="156082" w:themeColor="accent1"/>
              <w:sz w:val="88"/>
              <w:szCs w:val="8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F8C"/>
    <w:rsid w:val="001F7881"/>
    <w:rsid w:val="004B0B3B"/>
    <w:rsid w:val="004C4F8C"/>
    <w:rsid w:val="00543C33"/>
    <w:rsid w:val="0062585B"/>
    <w:rsid w:val="006912F1"/>
    <w:rsid w:val="006B5AF8"/>
    <w:rsid w:val="007E472E"/>
    <w:rsid w:val="00913072"/>
    <w:rsid w:val="00974873"/>
    <w:rsid w:val="00A57EA4"/>
    <w:rsid w:val="00C80E7B"/>
    <w:rsid w:val="00DE031C"/>
    <w:rsid w:val="00E456A4"/>
    <w:rsid w:val="00E679B0"/>
    <w:rsid w:val="00F00121"/>
    <w:rsid w:val="00F027CE"/>
    <w:rsid w:val="00FB4A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CC0DA56D934A31BA8811135B2CCED6">
    <w:name w:val="25CC0DA56D934A31BA8811135B2CCED6"/>
    <w:rsid w:val="004C4F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067</TotalTime>
  <Pages>18</Pages>
  <Words>4400</Words>
  <Characters>26181</Characters>
  <Application>Microsoft Office Word</Application>
  <DocSecurity>0</DocSecurity>
  <Lines>608</Lines>
  <Paragraphs>318</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
  <LinksUpToDate>false</LinksUpToDate>
  <CharactersWithSpaces>30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Luke Foley</dc:subject>
  <dc:creator>Luke Foley</dc:creator>
  <cp:keywords/>
  <dc:description/>
  <cp:lastModifiedBy>Luke Foley</cp:lastModifiedBy>
  <cp:revision>1722</cp:revision>
  <dcterms:created xsi:type="dcterms:W3CDTF">2024-11-13T22:17:00Z</dcterms:created>
  <dcterms:modified xsi:type="dcterms:W3CDTF">2024-12-05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1d05b3afaa823d6b544d9904d1d57a4a3c9301857da8340a3807060be2edba</vt:lpwstr>
  </property>
  <property fmtid="{D5CDD505-2E9C-101B-9397-08002B2CF9AE}" pid="3" name="ZOTERO_PREF_1">
    <vt:lpwstr>&lt;data data-version="3" zotero-version="7.0.10"&gt;&lt;session id="HJRvGMCm"/&gt;&lt;style id="http://www.zotero.org/styles/harvard-anglia-ruskin-university"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